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00D7C5" w14:textId="6281C561" w:rsidR="00B27EB9" w:rsidRPr="00AF2CE5" w:rsidRDefault="00FE19C6" w:rsidP="005E4B46">
      <w:pPr>
        <w:spacing w:line="360" w:lineRule="auto"/>
        <w:jc w:val="both"/>
        <w:rPr>
          <w:rFonts w:ascii="Times New Roman" w:hAnsi="Times New Roman" w:cs="Times New Roman"/>
          <w:b/>
        </w:rPr>
      </w:pPr>
      <w:bookmarkStart w:id="0" w:name="_GoBack"/>
      <w:bookmarkEnd w:id="0"/>
      <w:r w:rsidRPr="00AF2CE5">
        <w:rPr>
          <w:rFonts w:ascii="Times New Roman" w:hAnsi="Times New Roman" w:cs="Times New Roman"/>
          <w:b/>
        </w:rPr>
        <w:t>Regulation of</w:t>
      </w:r>
      <w:r w:rsidR="00F7588F" w:rsidRPr="00AF2CE5">
        <w:rPr>
          <w:rFonts w:ascii="Times New Roman" w:hAnsi="Times New Roman" w:cs="Times New Roman"/>
          <w:b/>
        </w:rPr>
        <w:t xml:space="preserve"> public engagement in science </w:t>
      </w:r>
      <w:r w:rsidR="00B27EB9" w:rsidRPr="00AF2CE5">
        <w:rPr>
          <w:rFonts w:ascii="Times New Roman" w:hAnsi="Times New Roman" w:cs="Times New Roman"/>
          <w:b/>
        </w:rPr>
        <w:t>- perhaps a step too far?</w:t>
      </w:r>
    </w:p>
    <w:p w14:paraId="0C92E8F4" w14:textId="7AFF9A20" w:rsidR="00FE19C6" w:rsidRPr="00AF2CE5" w:rsidRDefault="00FE19C6" w:rsidP="005E4B46">
      <w:pPr>
        <w:spacing w:line="360" w:lineRule="auto"/>
        <w:jc w:val="both"/>
        <w:rPr>
          <w:rFonts w:ascii="Times New Roman" w:hAnsi="Times New Roman" w:cs="Times New Roman"/>
          <w:b/>
        </w:rPr>
      </w:pPr>
      <w:r w:rsidRPr="00AF2CE5">
        <w:rPr>
          <w:rFonts w:ascii="Times New Roman" w:hAnsi="Times New Roman" w:cs="Times New Roman"/>
          <w:b/>
        </w:rPr>
        <w:t>A response to Bolland and Grey.</w:t>
      </w:r>
    </w:p>
    <w:p w14:paraId="54629707" w14:textId="77777777" w:rsidR="00B27EB9" w:rsidRPr="005E4B46" w:rsidRDefault="00B27EB9" w:rsidP="005E4B46">
      <w:pPr>
        <w:spacing w:line="360" w:lineRule="auto"/>
        <w:jc w:val="both"/>
        <w:rPr>
          <w:rFonts w:ascii="Times New Roman" w:hAnsi="Times New Roman" w:cs="Times New Roman"/>
        </w:rPr>
      </w:pPr>
    </w:p>
    <w:p w14:paraId="6548C820" w14:textId="40DE0D50" w:rsidR="00023D5A" w:rsidRPr="005E4B46" w:rsidRDefault="00B27EB9" w:rsidP="005E4B46">
      <w:pPr>
        <w:spacing w:line="360" w:lineRule="auto"/>
        <w:jc w:val="both"/>
        <w:rPr>
          <w:rFonts w:ascii="Times New Roman" w:hAnsi="Times New Roman" w:cs="Times New Roman"/>
        </w:rPr>
      </w:pPr>
      <w:r w:rsidRPr="005E4B46">
        <w:rPr>
          <w:rFonts w:ascii="Times New Roman" w:hAnsi="Times New Roman" w:cs="Times New Roman"/>
        </w:rPr>
        <w:t>Cyrus Cooper</w:t>
      </w:r>
      <w:r w:rsidRPr="005E4B46">
        <w:rPr>
          <w:rFonts w:ascii="Times New Roman" w:hAnsi="Times New Roman" w:cs="Times New Roman"/>
          <w:vertAlign w:val="superscript"/>
        </w:rPr>
        <w:t>1-3</w:t>
      </w:r>
      <w:r w:rsidRPr="005E4B46">
        <w:rPr>
          <w:rFonts w:ascii="Times New Roman" w:hAnsi="Times New Roman" w:cs="Times New Roman"/>
        </w:rPr>
        <w:t xml:space="preserve"> and Nicholas C Harvey</w:t>
      </w:r>
      <w:r w:rsidRPr="005E4B46">
        <w:rPr>
          <w:rFonts w:ascii="Times New Roman" w:hAnsi="Times New Roman" w:cs="Times New Roman"/>
          <w:vertAlign w:val="superscript"/>
        </w:rPr>
        <w:t>1,2</w:t>
      </w:r>
      <w:r w:rsidR="00885451">
        <w:rPr>
          <w:rFonts w:ascii="Times New Roman" w:hAnsi="Times New Roman" w:cs="Times New Roman"/>
          <w:vertAlign w:val="superscript"/>
        </w:rPr>
        <w:t xml:space="preserve"> </w:t>
      </w:r>
      <w:r w:rsidR="00885451" w:rsidRPr="00885451">
        <w:rPr>
          <w:rFonts w:ascii="Times New Roman" w:hAnsi="Times New Roman" w:cs="Times New Roman"/>
        </w:rPr>
        <w:t>and The MAVIDOS Study Group</w:t>
      </w:r>
    </w:p>
    <w:p w14:paraId="343252A3" w14:textId="77777777" w:rsidR="00B27EB9" w:rsidRPr="005E4B46" w:rsidRDefault="00B27EB9" w:rsidP="005E4B46">
      <w:pPr>
        <w:spacing w:line="360" w:lineRule="auto"/>
        <w:jc w:val="both"/>
        <w:rPr>
          <w:rFonts w:ascii="Times New Roman" w:hAnsi="Times New Roman" w:cs="Times New Roman"/>
        </w:rPr>
      </w:pPr>
    </w:p>
    <w:p w14:paraId="0998F6FC" w14:textId="77777777" w:rsidR="00B27EB9" w:rsidRPr="005E4B46" w:rsidRDefault="00B27EB9" w:rsidP="005E4B46">
      <w:pPr>
        <w:spacing w:line="360" w:lineRule="auto"/>
        <w:jc w:val="both"/>
        <w:rPr>
          <w:rFonts w:ascii="Times New Roman" w:hAnsi="Times New Roman" w:cs="Times New Roman"/>
          <w:bCs/>
        </w:rPr>
      </w:pPr>
      <w:r w:rsidRPr="005E4B46">
        <w:rPr>
          <w:rFonts w:ascii="Times New Roman" w:hAnsi="Times New Roman" w:cs="Times New Roman"/>
          <w:bCs/>
          <w:vertAlign w:val="superscript"/>
        </w:rPr>
        <w:t>1</w:t>
      </w:r>
      <w:r w:rsidRPr="005E4B46">
        <w:rPr>
          <w:rFonts w:ascii="Times New Roman" w:hAnsi="Times New Roman" w:cs="Times New Roman"/>
          <w:bCs/>
        </w:rPr>
        <w:t>MRC Lifecourse Epidemiology Unit, University of Southampton, Southampton General Hospital, Southampton, UK</w:t>
      </w:r>
    </w:p>
    <w:p w14:paraId="4C47C4C3" w14:textId="77777777" w:rsidR="00B27EB9" w:rsidRPr="005E4B46" w:rsidRDefault="00B27EB9" w:rsidP="005E4B46">
      <w:pPr>
        <w:spacing w:line="360" w:lineRule="auto"/>
        <w:jc w:val="both"/>
        <w:rPr>
          <w:rFonts w:ascii="Times New Roman" w:hAnsi="Times New Roman" w:cs="Times New Roman"/>
          <w:bCs/>
        </w:rPr>
      </w:pPr>
      <w:r w:rsidRPr="005E4B46">
        <w:rPr>
          <w:rFonts w:ascii="Times New Roman" w:hAnsi="Times New Roman" w:cs="Times New Roman"/>
          <w:bCs/>
          <w:vertAlign w:val="superscript"/>
        </w:rPr>
        <w:t>2</w:t>
      </w:r>
      <w:r w:rsidRPr="005E4B46">
        <w:rPr>
          <w:rFonts w:ascii="Times New Roman" w:hAnsi="Times New Roman" w:cs="Times New Roman"/>
        </w:rPr>
        <w:t>NIHR Southampton Biomedical Research Centre, University of Southampton and University Hospital Southampton NHS Foundation Trust, Southampton, UK</w:t>
      </w:r>
    </w:p>
    <w:p w14:paraId="785454EA" w14:textId="77777777" w:rsidR="00B27EB9" w:rsidRPr="005E4B46" w:rsidRDefault="00B27EB9" w:rsidP="005E4B46">
      <w:pPr>
        <w:spacing w:line="360" w:lineRule="auto"/>
        <w:jc w:val="both"/>
        <w:rPr>
          <w:rFonts w:ascii="Times New Roman" w:hAnsi="Times New Roman" w:cs="Times New Roman"/>
        </w:rPr>
      </w:pPr>
      <w:r w:rsidRPr="005E4B46">
        <w:rPr>
          <w:rFonts w:ascii="Times New Roman" w:hAnsi="Times New Roman" w:cs="Times New Roman"/>
          <w:vertAlign w:val="superscript"/>
        </w:rPr>
        <w:t>3</w:t>
      </w:r>
      <w:r w:rsidRPr="005E4B46">
        <w:rPr>
          <w:rFonts w:ascii="Times New Roman" w:hAnsi="Times New Roman" w:cs="Times New Roman"/>
        </w:rPr>
        <w:t>Oxford NIHR Musculoskeletal Biomedical Research Unit, Nuffield Department of Orthopaedics, Rheumatology and Musculoskeletal Sciences, The Botnar Research Centre, University of Oxford, Oxford, UK</w:t>
      </w:r>
    </w:p>
    <w:p w14:paraId="564A7A4F" w14:textId="77777777" w:rsidR="00B27EB9" w:rsidRPr="005E4B46" w:rsidRDefault="00B27EB9" w:rsidP="005E4B46">
      <w:pPr>
        <w:spacing w:line="360" w:lineRule="auto"/>
        <w:jc w:val="both"/>
        <w:rPr>
          <w:rFonts w:ascii="Times New Roman" w:hAnsi="Times New Roman" w:cs="Times New Roman"/>
        </w:rPr>
      </w:pPr>
    </w:p>
    <w:p w14:paraId="024318B9" w14:textId="77777777" w:rsidR="00B27EB9" w:rsidRPr="005E4B46" w:rsidRDefault="00B27EB9" w:rsidP="005E4B46">
      <w:pPr>
        <w:widowControl w:val="0"/>
        <w:autoSpaceDE w:val="0"/>
        <w:autoSpaceDN w:val="0"/>
        <w:adjustRightInd w:val="0"/>
        <w:spacing w:after="120" w:line="360" w:lineRule="auto"/>
        <w:jc w:val="both"/>
        <w:rPr>
          <w:rFonts w:ascii="Times New Roman" w:hAnsi="Times New Roman" w:cs="Times New Roman"/>
          <w:b/>
          <w:color w:val="000000"/>
          <w:lang w:val="en-NZ"/>
        </w:rPr>
      </w:pPr>
      <w:r w:rsidRPr="005E4B46">
        <w:rPr>
          <w:rFonts w:ascii="Times New Roman" w:hAnsi="Times New Roman" w:cs="Times New Roman"/>
          <w:b/>
          <w:color w:val="000000"/>
          <w:lang w:val="en-NZ"/>
        </w:rPr>
        <w:t>Corresponding Author:</w:t>
      </w:r>
    </w:p>
    <w:p w14:paraId="63181386" w14:textId="77777777" w:rsidR="00B27EB9" w:rsidRPr="005E4B46" w:rsidRDefault="00B27EB9" w:rsidP="005E4B46">
      <w:pPr>
        <w:tabs>
          <w:tab w:val="left" w:pos="2430"/>
        </w:tabs>
        <w:spacing w:after="120" w:line="360" w:lineRule="auto"/>
        <w:jc w:val="both"/>
        <w:rPr>
          <w:rFonts w:ascii="Times New Roman" w:hAnsi="Times New Roman" w:cs="Times New Roman"/>
          <w:color w:val="000000"/>
          <w:lang w:val="en-NZ"/>
        </w:rPr>
      </w:pPr>
      <w:r w:rsidRPr="005E4B46">
        <w:rPr>
          <w:rFonts w:ascii="Times New Roman" w:hAnsi="Times New Roman" w:cs="Times New Roman"/>
          <w:color w:val="000000"/>
          <w:lang w:val="en-NZ"/>
        </w:rPr>
        <w:t>Professor Cyrus Cooper,</w:t>
      </w:r>
    </w:p>
    <w:p w14:paraId="2DB1DCDE" w14:textId="77777777" w:rsidR="00B27EB9" w:rsidRPr="005E4B46" w:rsidRDefault="00B27EB9" w:rsidP="005E4B46">
      <w:pPr>
        <w:tabs>
          <w:tab w:val="left" w:pos="2430"/>
        </w:tabs>
        <w:spacing w:after="120" w:line="360" w:lineRule="auto"/>
        <w:jc w:val="both"/>
        <w:rPr>
          <w:rFonts w:ascii="Times New Roman" w:hAnsi="Times New Roman" w:cs="Times New Roman"/>
          <w:color w:val="000000"/>
          <w:lang w:val="en-NZ"/>
        </w:rPr>
      </w:pPr>
      <w:r w:rsidRPr="005E4B46">
        <w:rPr>
          <w:rFonts w:ascii="Times New Roman" w:hAnsi="Times New Roman" w:cs="Times New Roman"/>
          <w:color w:val="000000"/>
          <w:lang w:val="en-NZ"/>
        </w:rPr>
        <w:t>MRC Lifecourse Epidemiology Unit,</w:t>
      </w:r>
    </w:p>
    <w:p w14:paraId="1B72EB52" w14:textId="77777777" w:rsidR="00B27EB9" w:rsidRPr="005E4B46" w:rsidRDefault="00B27EB9" w:rsidP="005E4B46">
      <w:pPr>
        <w:tabs>
          <w:tab w:val="left" w:pos="2430"/>
        </w:tabs>
        <w:spacing w:after="120" w:line="360" w:lineRule="auto"/>
        <w:jc w:val="both"/>
        <w:rPr>
          <w:rFonts w:ascii="Times New Roman" w:hAnsi="Times New Roman" w:cs="Times New Roman"/>
          <w:color w:val="000000"/>
          <w:lang w:val="en-NZ"/>
        </w:rPr>
      </w:pPr>
      <w:r w:rsidRPr="005E4B46">
        <w:rPr>
          <w:rFonts w:ascii="Times New Roman" w:hAnsi="Times New Roman" w:cs="Times New Roman"/>
          <w:color w:val="000000"/>
          <w:lang w:val="en-NZ"/>
        </w:rPr>
        <w:t>University of Southampton,</w:t>
      </w:r>
    </w:p>
    <w:p w14:paraId="22BA64E2" w14:textId="77777777" w:rsidR="00B27EB9" w:rsidRPr="005E4B46" w:rsidRDefault="00B27EB9" w:rsidP="005E4B46">
      <w:pPr>
        <w:tabs>
          <w:tab w:val="left" w:pos="2430"/>
        </w:tabs>
        <w:spacing w:after="120" w:line="360" w:lineRule="auto"/>
        <w:jc w:val="both"/>
        <w:rPr>
          <w:rFonts w:ascii="Times New Roman" w:hAnsi="Times New Roman" w:cs="Times New Roman"/>
          <w:color w:val="000000"/>
          <w:lang w:val="en-NZ"/>
        </w:rPr>
      </w:pPr>
      <w:r w:rsidRPr="005E4B46">
        <w:rPr>
          <w:rFonts w:ascii="Times New Roman" w:hAnsi="Times New Roman" w:cs="Times New Roman"/>
          <w:color w:val="000000"/>
          <w:lang w:val="en-NZ"/>
        </w:rPr>
        <w:t>Southampton General Hospital,</w:t>
      </w:r>
    </w:p>
    <w:p w14:paraId="63BCFF80" w14:textId="77777777" w:rsidR="00B27EB9" w:rsidRPr="005E4B46" w:rsidRDefault="00B27EB9" w:rsidP="005E4B46">
      <w:pPr>
        <w:tabs>
          <w:tab w:val="left" w:pos="2430"/>
        </w:tabs>
        <w:spacing w:after="120" w:line="360" w:lineRule="auto"/>
        <w:jc w:val="both"/>
        <w:rPr>
          <w:rFonts w:ascii="Times New Roman" w:hAnsi="Times New Roman" w:cs="Times New Roman"/>
          <w:color w:val="000000"/>
          <w:lang w:val="en-NZ"/>
        </w:rPr>
      </w:pPr>
      <w:r w:rsidRPr="005E4B46">
        <w:rPr>
          <w:rFonts w:ascii="Times New Roman" w:hAnsi="Times New Roman" w:cs="Times New Roman"/>
          <w:color w:val="000000"/>
          <w:lang w:val="en-NZ"/>
        </w:rPr>
        <w:t>Southampton.</w:t>
      </w:r>
    </w:p>
    <w:p w14:paraId="64A2C3B0" w14:textId="77777777" w:rsidR="00B27EB9" w:rsidRPr="005E4B46" w:rsidRDefault="00B27EB9" w:rsidP="005E4B46">
      <w:pPr>
        <w:tabs>
          <w:tab w:val="left" w:pos="2430"/>
        </w:tabs>
        <w:spacing w:after="120" w:line="360" w:lineRule="auto"/>
        <w:jc w:val="both"/>
        <w:rPr>
          <w:rFonts w:ascii="Times New Roman" w:hAnsi="Times New Roman" w:cs="Times New Roman"/>
          <w:color w:val="000000"/>
          <w:lang w:val="en-NZ"/>
        </w:rPr>
      </w:pPr>
      <w:r w:rsidRPr="005E4B46">
        <w:rPr>
          <w:rFonts w:ascii="Times New Roman" w:hAnsi="Times New Roman" w:cs="Times New Roman"/>
          <w:color w:val="000000"/>
          <w:lang w:val="en-NZ"/>
        </w:rPr>
        <w:t>SO16 6YD</w:t>
      </w:r>
    </w:p>
    <w:p w14:paraId="533A303F" w14:textId="77777777" w:rsidR="00B27EB9" w:rsidRPr="005E4B46" w:rsidRDefault="00B27EB9" w:rsidP="005E4B46">
      <w:pPr>
        <w:tabs>
          <w:tab w:val="left" w:pos="2430"/>
        </w:tabs>
        <w:spacing w:after="120" w:line="360" w:lineRule="auto"/>
        <w:jc w:val="both"/>
        <w:rPr>
          <w:rFonts w:ascii="Times New Roman" w:hAnsi="Times New Roman" w:cs="Times New Roman"/>
          <w:color w:val="000000"/>
          <w:lang w:val="en-NZ"/>
        </w:rPr>
      </w:pPr>
      <w:r w:rsidRPr="005E4B46">
        <w:rPr>
          <w:rFonts w:ascii="Times New Roman" w:hAnsi="Times New Roman" w:cs="Times New Roman"/>
          <w:color w:val="000000"/>
          <w:lang w:val="en-NZ"/>
        </w:rPr>
        <w:t>Tel: 023 8077 7624</w:t>
      </w:r>
    </w:p>
    <w:p w14:paraId="7A59BDA5" w14:textId="77777777" w:rsidR="00B27EB9" w:rsidRPr="005E4B46" w:rsidRDefault="00B27EB9" w:rsidP="005E4B46">
      <w:pPr>
        <w:tabs>
          <w:tab w:val="left" w:pos="2430"/>
        </w:tabs>
        <w:spacing w:after="120" w:line="360" w:lineRule="auto"/>
        <w:jc w:val="both"/>
        <w:rPr>
          <w:rFonts w:ascii="Times New Roman" w:hAnsi="Times New Roman" w:cs="Times New Roman"/>
          <w:color w:val="000000"/>
          <w:lang w:val="en-NZ"/>
        </w:rPr>
      </w:pPr>
      <w:r w:rsidRPr="005E4B46">
        <w:rPr>
          <w:rFonts w:ascii="Times New Roman" w:hAnsi="Times New Roman" w:cs="Times New Roman"/>
          <w:color w:val="000000"/>
          <w:lang w:val="en-NZ"/>
        </w:rPr>
        <w:t>Fax: 023 8070 4021</w:t>
      </w:r>
    </w:p>
    <w:p w14:paraId="5FCD5E32" w14:textId="77777777" w:rsidR="00B27EB9" w:rsidRPr="005E4B46" w:rsidRDefault="00B27EB9" w:rsidP="005E4B46">
      <w:pPr>
        <w:spacing w:after="120" w:line="360" w:lineRule="auto"/>
        <w:jc w:val="both"/>
        <w:rPr>
          <w:rFonts w:ascii="Times New Roman" w:hAnsi="Times New Roman" w:cs="Times New Roman"/>
        </w:rPr>
      </w:pPr>
      <w:r w:rsidRPr="005E4B46">
        <w:rPr>
          <w:rFonts w:ascii="Times New Roman" w:hAnsi="Times New Roman" w:cs="Times New Roman"/>
          <w:color w:val="000000"/>
          <w:lang w:val="en-NZ"/>
        </w:rPr>
        <w:t>Email: cc@mrc.soton.ac.uk</w:t>
      </w:r>
    </w:p>
    <w:p w14:paraId="64A39CB9" w14:textId="57C413B7" w:rsidR="00B27EB9" w:rsidRDefault="00B27EB9" w:rsidP="005E4B46">
      <w:pPr>
        <w:spacing w:line="360" w:lineRule="auto"/>
        <w:jc w:val="both"/>
        <w:rPr>
          <w:rFonts w:ascii="Times New Roman" w:hAnsi="Times New Roman" w:cs="Times New Roman"/>
        </w:rPr>
      </w:pPr>
      <w:r w:rsidRPr="005E4B46">
        <w:rPr>
          <w:rFonts w:ascii="Times New Roman" w:hAnsi="Times New Roman" w:cs="Times New Roman"/>
          <w:b/>
        </w:rPr>
        <w:br w:type="page"/>
      </w:r>
      <w:r w:rsidR="00CC5476" w:rsidRPr="005E4B46">
        <w:rPr>
          <w:rFonts w:ascii="Times New Roman" w:hAnsi="Times New Roman" w:cs="Times New Roman"/>
        </w:rPr>
        <w:lastRenderedPageBreak/>
        <w:t>The issue of scientific truth is much debated, and over recent years, reporting of cli</w:t>
      </w:r>
      <w:r w:rsidR="00F7588F">
        <w:rPr>
          <w:rFonts w:ascii="Times New Roman" w:hAnsi="Times New Roman" w:cs="Times New Roman"/>
        </w:rPr>
        <w:t>nical tr</w:t>
      </w:r>
      <w:r w:rsidR="00231004">
        <w:rPr>
          <w:rFonts w:ascii="Times New Roman" w:hAnsi="Times New Roman" w:cs="Times New Roman"/>
        </w:rPr>
        <w:t xml:space="preserve">ials has become </w:t>
      </w:r>
      <w:r w:rsidR="00F7588F">
        <w:rPr>
          <w:rFonts w:ascii="Times New Roman" w:hAnsi="Times New Roman" w:cs="Times New Roman"/>
        </w:rPr>
        <w:t xml:space="preserve">highly formalized; </w:t>
      </w:r>
      <w:r w:rsidR="00231004">
        <w:rPr>
          <w:rFonts w:ascii="Times New Roman" w:hAnsi="Times New Roman" w:cs="Times New Roman"/>
        </w:rPr>
        <w:t xml:space="preserve">appropriate </w:t>
      </w:r>
      <w:r w:rsidR="00CC5476" w:rsidRPr="005E4B46">
        <w:rPr>
          <w:rFonts w:ascii="Times New Roman" w:hAnsi="Times New Roman" w:cs="Times New Roman"/>
        </w:rPr>
        <w:t xml:space="preserve">focus </w:t>
      </w:r>
      <w:r w:rsidR="00231004">
        <w:rPr>
          <w:rFonts w:ascii="Times New Roman" w:hAnsi="Times New Roman" w:cs="Times New Roman"/>
        </w:rPr>
        <w:t>is placed</w:t>
      </w:r>
      <w:r w:rsidR="00F7588F">
        <w:rPr>
          <w:rFonts w:ascii="Times New Roman" w:hAnsi="Times New Roman" w:cs="Times New Roman"/>
        </w:rPr>
        <w:t xml:space="preserve"> </w:t>
      </w:r>
      <w:r w:rsidR="00CC5476" w:rsidRPr="005E4B46">
        <w:rPr>
          <w:rFonts w:ascii="Times New Roman" w:hAnsi="Times New Roman" w:cs="Times New Roman"/>
        </w:rPr>
        <w:t>on primary rather than secondary outcomes</w:t>
      </w:r>
      <w:hyperlink w:anchor="_ENREF_1" w:tooltip="Altman, 1996 #7126" w:history="1"/>
      <w:r w:rsidR="00CC5476" w:rsidRPr="005E4B46">
        <w:rPr>
          <w:rFonts w:ascii="Times New Roman" w:hAnsi="Times New Roman" w:cs="Times New Roman"/>
        </w:rPr>
        <w:t>. In their recent letter</w:t>
      </w:r>
      <w:hyperlink w:anchor="_ENREF_1" w:tooltip="Grey, 2016 #7128" w:history="1">
        <w:r w:rsidR="00B3470A">
          <w:rPr>
            <w:rFonts w:ascii="Times New Roman" w:hAnsi="Times New Roman" w:cs="Times New Roman"/>
          </w:rPr>
          <w:fldChar w:fldCharType="begin"/>
        </w:r>
        <w:r w:rsidR="00B3470A">
          <w:rPr>
            <w:rFonts w:ascii="Times New Roman" w:hAnsi="Times New Roman" w:cs="Times New Roman"/>
          </w:rPr>
          <w:instrText xml:space="preserve"> ADDIN EN.CITE &lt;EndNote&gt;&lt;Cite&gt;&lt;Author&gt;Grey&lt;/Author&gt;&lt;Year&gt;2016&lt;/Year&gt;&lt;RecNum&gt;7128&lt;/RecNum&gt;&lt;DisplayText&gt;&lt;style face="superscript"&gt;1&lt;/style&gt;&lt;/DisplayText&gt;&lt;record&gt;&lt;rec-number&gt;7128&lt;/rec-number&gt;&lt;foreign-keys&gt;&lt;key app="EN" db-id="p0w2r505hvs222essdtvfrfxer9w0spesp9e"&gt;7128&lt;/key&gt;&lt;/foreign-keys&gt;&lt;ref-type name="Journal Article"&gt;17&lt;/ref-type&gt;&lt;contributors&gt;&lt;authors&gt;&lt;author&gt;Grey, A.&lt;/author&gt;&lt;author&gt;Bolland, M.J.&lt;/author&gt;&lt;/authors&gt;&lt;/contributors&gt;&lt;titles&gt;&lt;title&gt;Dissemination of the results of the MAVIDOS trial&lt;/title&gt;&lt;secondary-title&gt;Lancet Diabetes Endocrinol&lt;/secondary-title&gt;&lt;/titles&gt;&lt;periodical&gt;&lt;full-title&gt;Lancet Diabetes Endocrinol&lt;/full-title&gt;&lt;abbr-1&gt;The lancet. Diabetes &amp;amp; endocrinology&lt;/abbr-1&gt;&lt;/periodical&gt;&lt;dates&gt;&lt;year&gt;2016&lt;/year&gt;&lt;/dates&gt;&lt;urls&gt;&lt;/urls&gt;&lt;/record&gt;&lt;/Cite&gt;&lt;/EndNote&gt;</w:instrText>
        </w:r>
        <w:r w:rsidR="00B3470A">
          <w:rPr>
            <w:rFonts w:ascii="Times New Roman" w:hAnsi="Times New Roman" w:cs="Times New Roman"/>
          </w:rPr>
          <w:fldChar w:fldCharType="separate"/>
        </w:r>
        <w:r w:rsidR="00B3470A" w:rsidRPr="007D49F1">
          <w:rPr>
            <w:rFonts w:ascii="Times New Roman" w:hAnsi="Times New Roman" w:cs="Times New Roman"/>
            <w:noProof/>
            <w:vertAlign w:val="superscript"/>
          </w:rPr>
          <w:t>1</w:t>
        </w:r>
        <w:r w:rsidR="00B3470A">
          <w:rPr>
            <w:rFonts w:ascii="Times New Roman" w:hAnsi="Times New Roman" w:cs="Times New Roman"/>
          </w:rPr>
          <w:fldChar w:fldCharType="end"/>
        </w:r>
      </w:hyperlink>
      <w:r w:rsidR="00CC5476" w:rsidRPr="005E4B46">
        <w:rPr>
          <w:rFonts w:ascii="Times New Roman" w:hAnsi="Times New Roman" w:cs="Times New Roman"/>
        </w:rPr>
        <w:t>, Bolland and Grey report the press coverage given to a secondary (albeit pre-specified</w:t>
      </w:r>
      <w:r w:rsidR="00B8715C" w:rsidRPr="005E4B46">
        <w:rPr>
          <w:rFonts w:ascii="Times New Roman" w:hAnsi="Times New Roman" w:cs="Times New Roman"/>
        </w:rPr>
        <w:t>, mechanistically supported</w:t>
      </w:r>
      <w:r w:rsidR="00CC5476" w:rsidRPr="005E4B46">
        <w:rPr>
          <w:rFonts w:ascii="Times New Roman" w:hAnsi="Times New Roman" w:cs="Times New Roman"/>
        </w:rPr>
        <w:t xml:space="preserve"> and statistical</w:t>
      </w:r>
      <w:r w:rsidR="00F7588F">
        <w:rPr>
          <w:rFonts w:ascii="Times New Roman" w:hAnsi="Times New Roman" w:cs="Times New Roman"/>
        </w:rPr>
        <w:t>ly significant) finding from our</w:t>
      </w:r>
      <w:r w:rsidR="00CC5476" w:rsidRPr="005E4B46">
        <w:rPr>
          <w:rFonts w:ascii="Times New Roman" w:hAnsi="Times New Roman" w:cs="Times New Roman"/>
        </w:rPr>
        <w:t xml:space="preserve"> MAVIDOS trial</w:t>
      </w:r>
      <w:hyperlink w:anchor="_ENREF_2" w:tooltip="Cooper, 2016 #7096" w:history="1">
        <w:r w:rsidR="00B3470A" w:rsidRPr="005E4B46">
          <w:rPr>
            <w:rFonts w:ascii="Times New Roman" w:hAnsi="Times New Roman" w:cs="Times New Roman"/>
          </w:rPr>
          <w:fldChar w:fldCharType="begin">
            <w:fldData xml:space="preserve">PEVuZE5vdGU+PENpdGU+PEF1dGhvcj5Db29wZXI8L0F1dGhvcj48WWVhcj4yMDE2PC9ZZWFyPjxS
ZWNOdW0+NzA5NjwvUmVjTnVtPjxEaXNwbGF5VGV4dD48c3R5bGUgZmFjZT0ic3VwZXJzY3JpcHQi
PjI8L3N0eWxlPjwvRGlzcGxheVRleHQ+PHJlY29yZD48cmVjLW51bWJlcj43MDk2PC9yZWMtbnVt
YmVyPjxmb3JlaWduLWtleXM+PGtleSBhcHA9IkVOIiBkYi1pZD0icDB3MnI1MDVodnMyMjJlc3Nk
dHZmcmZ4ZXI5dzBzcGVzcDllIj43MDk2PC9rZXk+PC9mb3JlaWduLWtleXM+PHJlZi10eXBlIG5h
bWU9IkpvdXJuYWwgQXJ0aWNsZSI+MTc8L3JlZi10eXBlPjxjb250cmlidXRvcnM+PGF1dGhvcnM+
PGF1dGhvcj5Db29wZXIsIEMuPC9hdXRob3I+PGF1dGhvcj5IYXJ2ZXksIE4uIEMuPC9hdXRob3I+
PGF1dGhvcj5CaXNob3AsIE4uIEouPC9hdXRob3I+PGF1dGhvcj5LZW5uZWR5LCBTLjwvYXV0aG9y
PjxhdXRob3I+UGFwYWdlb3JnaGlvdSwgQS4gVC48L2F1dGhvcj48YXV0aG9yPlNjaG9lbm1ha2Vy
cywgSS48L2F1dGhvcj48YXV0aG9yPkZyYXNlciwgUi48L2F1dGhvcj48YXV0aG9yPkdhbmRoaSwg
Uy4gVi48L2F1dGhvcj48YXV0aG9yPkNhcnIsIEEuPC9hdXRob3I+PGF1dGhvcj5EJmFwb3M7QW5n
ZWxvLCBTLjwvYXV0aG9yPjxhdXRob3I+Q3JvemllciwgUy4gUi48L2F1dGhvcj48YXV0aG9yPk1v
b24sIFIuIEouPC9hdXRob3I+PGF1dGhvcj5BcmRlbiwgTi4gSy48L2F1dGhvcj48YXV0aG9yPkRl
bm5pc29uLCBFLiBNLjwvYXV0aG9yPjxhdXRob3I+R29kZnJleSwgSy4gTS48L2F1dGhvcj48YXV0
aG9yPkluc2tpcCwgSC4gTS48L2F1dGhvcj48YXV0aG9yPlByZW50aWNlLCBBLjwvYXV0aG9yPjxh
dXRob3I+TXVnaGFsLCBNLiBaLjwvYXV0aG9yPjxhdXRob3I+RWFzdGVsbCwgUi48L2F1dGhvcj48
YXV0aG9yPlJlaWQsIEQuIE0uPC9hdXRob3I+PGF1dGhvcj5KYXZhaWQsIE0uIEsuPC9hdXRob3I+
PC9hdXRob3JzPjwvY29udHJpYnV0b3JzPjxhdXRoLWFkZHJlc3M+TVJDIExpZmVjb3Vyc2UgRXBp
ZGVtaW9sb2d5IFVuaXQsIFVuaXZlcnNpdHkgb2YgU291dGhhbXB0b24sIFNvdXRoYW1wdG9uIEdl
bmVyYWwgSG9zcGl0YWwsIFNvdXRoYW1wdG9uLCBVSzsgTklIUiBTb3V0aGFtcHRvbiBCaW9tZWRp
Y2FsIFJlc2VhcmNoIENlbnRyZSwgVW5pdmVyc2l0eSBvZiBTb3V0aGFtcHRvbiBhbmQgVW5pdmVy
c2l0eSBIb3NwaXRhbCBTb3V0aGFtcHRvbiBOSFMgRm91bmRhdGlvbiBUcnVzdCwgU291dGhhbXB0
b24sIFVLOyBPeGZvcmQgTklIUiBNdXNjdWxvc2tlbGV0YWwgQmlvbWVkaWNhbCBSZXNlYXJjaCBV
bml0LCBOdWZmaWVsZCBEZXBhcnRtZW50IG9mIE9ydGhvcGFlZGljcywgUmhldW1hdG9sb2d5IGFu
ZCBNdXNjdWxvc2tlbGV0YWwgU2NpZW5jZXMsIFRoZSBCb3RuYXIgUmVzZWFyY2ggQ2VudHJlLCBV
bml2ZXJzaXR5IG9mIE94Zm9yZCwgT3hmb3JkLCBVSy4gRWxlY3Ryb25pYyBhZGRyZXNzOiBjY0Bt
cmMuc290b24uYWMudWsuJiN4RDtNUkMgTGlmZWNvdXJzZSBFcGlkZW1pb2xvZ3kgVW5pdCwgVW5p
dmVyc2l0eSBvZiBTb3V0aGFtcHRvbiwgU291dGhhbXB0b24gR2VuZXJhbCBIb3NwaXRhbCwgU291
dGhhbXB0b24sIFVLOyBOSUhSIFNvdXRoYW1wdG9uIEJpb21lZGljYWwgUmVzZWFyY2ggQ2VudHJl
LCBVbml2ZXJzaXR5IG9mIFNvdXRoYW1wdG9uIGFuZCBVbml2ZXJzaXR5IEhvc3BpdGFsIFNvdXRo
YW1wdG9uIE5IUyBGb3VuZGF0aW9uIFRydXN0LCBTb3V0aGFtcHRvbiwgVUsuJiN4RDtBY2FkZW1p
YyBVbml0IG9mIENoaWxkIEhlYWx0aCwgU2hlZmZpZWxkIENoaWxkcmVuJmFwb3M7cyBIb3NwaXRh
bCwgVW5pdmVyc2l0eSBvZiBTaGVmZmllbGQsIFNoZWZmaWVsZCwgVUsuJiN4RDtOdWZmaWVsZCBE
ZXBhcnRtZW50IG9mIE9ic3RldHJpY3MgYW5kIEd5bmFlY29sb2d5LCBKb2huIFJhZGNsaWZmZSBI
b3NwaXRhbCwgVW5pdmVyc2l0eSBvZiBPeGZvcmQsIE94Zm9yZCwgVUsuJiN4RDtNUkMgSHVtYW4g
TnV0cml0aW9uIFJlc2VhcmNoLCBFbHNpZSBXaWRkb3dzb24gTGFib3JhdG9yeSwgQ2FtYnJpZGdl
LCBVSy4mI3hEO1NoZWZmaWVsZCBIb3NwaXRhbHMgTkhTIFRydXN0LCBVbml2ZXJzaXR5IG9mIFNo
ZWZmaWVsZCwgU2hlZmZpZWxkLCBVSy4mI3hEO094Zm9yZCBOSUhSIE11c2N1bG9za2VsZXRhbCBC
aW9tZWRpY2FsIFJlc2VhcmNoIFVuaXQsIE51ZmZpZWxkIERlcGFydG1lbnQgb2YgT3J0aG9wYWVk
aWNzLCBSaGV1bWF0b2xvZ3kgYW5kIE11c2N1bG9za2VsZXRhbCBTY2llbmNlcywgVGhlIEJvdG5h
ciBSZXNlYXJjaCBDZW50cmUsIFVuaXZlcnNpdHkgb2YgT3hmb3JkLCBPeGZvcmQsIFVLLiYjeEQ7
TVJDIExpZmVjb3Vyc2UgRXBpZGVtaW9sb2d5IFVuaXQsIFVuaXZlcnNpdHkgb2YgU291dGhhbXB0
b24sIFNvdXRoYW1wdG9uIEdlbmVyYWwgSG9zcGl0YWwsIFNvdXRoYW1wdG9uLCBVSy4mI3hEO0Rl
cGFydG1lbnQgb2YgUGFlZGlhdHJpYyBFbmRvY3Jpbm9sb2d5LCBSb3lhbCBNYW5jaGVzdGVyIENo
aWxkcmVuJmFwb3M7cyBIb3NwaXRhbHMsIE1hbmNoZXN0ZXIsIFVLLiYjeEQ7QWNhZGVtaWMgVW5p
dCBvZiBCb25lIE1ldGFib2xpc20sIFVuaXZlcnNpdHkgb2YgU2hlZmZpZWxkLCBTaGVmZmllbGQs
IFVLLiYjeEQ7U2Nob29sIG9mIE1lZGljaW5lIGFuZCBEZW50aXN0cnksIE1lZGljYWwgU2Nob29s
LCBVbml2ZXJzaXR5IG9mIEFiZXJkZWVuLCBBYmVyZGVlbiwgVUsuPC9hdXRoLWFkZHJlc3M+PHRp
dGxlcz48dGl0bGU+TWF0ZXJuYWwgZ2VzdGF0aW9uYWwgdml0YW1pbiBEIHN1cHBsZW1lbnRhdGlv
biBhbmQgb2Zmc3ByaW5nIGJvbmUgaGVhbHRoIChNQVZJRE9TKTogYSBtdWx0aWNlbnRyZSwgZG91
YmxlLWJsaW5kLCByYW5kb21pc2VkIHBsYWNlYm8tY29udHJvbGxlZCB0cmlhbD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ZWRpdGlvbj4yMDE2LzAzLzA2PC9lZGl0aW9uPjxkYXRlcz48eWVhcj4yMDE2PC95ZWFy
PjxwdWItZGF0ZXM+PGRhdGU+TWFyIDE8L2RhdGU+PC9wdWItZGF0ZXM+PC9kYXRlcz48aXNibj4y
MjEzLTg1OTUgKEVsZWN0cm9uaWMpPC9pc2JuPjxhY2Nlc3Npb24tbnVtPjI2OTQ0NDIxPC9hY2Nl
c3Npb24tbnVtPjx1cmxzPjwvdXJscz48ZWxlY3Ryb25pYy1yZXNvdXJjZS1udW0+MTAuMTAxNi9z
MjIxMy04NTg3KDE2KTAwMDQ0LTk8L2VsZWN0cm9uaWMtcmVzb3VyY2UtbnVtPjxyZW1vdGUtZGF0
YWJhc2UtcHJvdmlkZXI+TkxNPC9yZW1vdGUtZGF0YWJhc2UtcHJvdmlkZXI+PGxhbmd1YWdlPkVu
ZzwvbGFuZ3VhZ2U+PC9yZWNvcmQ+PC9DaXRlPjwvRW5kTm90ZT5=
</w:fldData>
          </w:fldChar>
        </w:r>
        <w:r w:rsidR="00B3470A">
          <w:rPr>
            <w:rFonts w:ascii="Times New Roman" w:hAnsi="Times New Roman" w:cs="Times New Roman"/>
          </w:rPr>
          <w:instrText xml:space="preserve"> ADDIN EN.CITE </w:instrText>
        </w:r>
        <w:r w:rsidR="00B3470A">
          <w:rPr>
            <w:rFonts w:ascii="Times New Roman" w:hAnsi="Times New Roman" w:cs="Times New Roman"/>
          </w:rPr>
          <w:fldChar w:fldCharType="begin">
            <w:fldData xml:space="preserve">PEVuZE5vdGU+PENpdGU+PEF1dGhvcj5Db29wZXI8L0F1dGhvcj48WWVhcj4yMDE2PC9ZZWFyPjxS
ZWNOdW0+NzA5NjwvUmVjTnVtPjxEaXNwbGF5VGV4dD48c3R5bGUgZmFjZT0ic3VwZXJzY3JpcHQi
PjI8L3N0eWxlPjwvRGlzcGxheVRleHQ+PHJlY29yZD48cmVjLW51bWJlcj43MDk2PC9yZWMtbnVt
YmVyPjxmb3JlaWduLWtleXM+PGtleSBhcHA9IkVOIiBkYi1pZD0icDB3MnI1MDVodnMyMjJlc3Nk
dHZmcmZ4ZXI5dzBzcGVzcDllIj43MDk2PC9rZXk+PC9mb3JlaWduLWtleXM+PHJlZi10eXBlIG5h
bWU9IkpvdXJuYWwgQXJ0aWNsZSI+MTc8L3JlZi10eXBlPjxjb250cmlidXRvcnM+PGF1dGhvcnM+
PGF1dGhvcj5Db29wZXIsIEMuPC9hdXRob3I+PGF1dGhvcj5IYXJ2ZXksIE4uIEMuPC9hdXRob3I+
PGF1dGhvcj5CaXNob3AsIE4uIEouPC9hdXRob3I+PGF1dGhvcj5LZW5uZWR5LCBTLjwvYXV0aG9y
PjxhdXRob3I+UGFwYWdlb3JnaGlvdSwgQS4gVC48L2F1dGhvcj48YXV0aG9yPlNjaG9lbm1ha2Vy
cywgSS48L2F1dGhvcj48YXV0aG9yPkZyYXNlciwgUi48L2F1dGhvcj48YXV0aG9yPkdhbmRoaSwg
Uy4gVi48L2F1dGhvcj48YXV0aG9yPkNhcnIsIEEuPC9hdXRob3I+PGF1dGhvcj5EJmFwb3M7QW5n
ZWxvLCBTLjwvYXV0aG9yPjxhdXRob3I+Q3JvemllciwgUy4gUi48L2F1dGhvcj48YXV0aG9yPk1v
b24sIFIuIEouPC9hdXRob3I+PGF1dGhvcj5BcmRlbiwgTi4gSy48L2F1dGhvcj48YXV0aG9yPkRl
bm5pc29uLCBFLiBNLjwvYXV0aG9yPjxhdXRob3I+R29kZnJleSwgSy4gTS48L2F1dGhvcj48YXV0
aG9yPkluc2tpcCwgSC4gTS48L2F1dGhvcj48YXV0aG9yPlByZW50aWNlLCBBLjwvYXV0aG9yPjxh
dXRob3I+TXVnaGFsLCBNLiBaLjwvYXV0aG9yPjxhdXRob3I+RWFzdGVsbCwgUi48L2F1dGhvcj48
YXV0aG9yPlJlaWQsIEQuIE0uPC9hdXRob3I+PGF1dGhvcj5KYXZhaWQsIE0uIEsuPC9hdXRob3I+
PC9hdXRob3JzPjwvY29udHJpYnV0b3JzPjxhdXRoLWFkZHJlc3M+TVJDIExpZmVjb3Vyc2UgRXBp
ZGVtaW9sb2d5IFVuaXQsIFVuaXZlcnNpdHkgb2YgU291dGhhbXB0b24sIFNvdXRoYW1wdG9uIEdl
bmVyYWwgSG9zcGl0YWwsIFNvdXRoYW1wdG9uLCBVSzsgTklIUiBTb3V0aGFtcHRvbiBCaW9tZWRp
Y2FsIFJlc2VhcmNoIENlbnRyZSwgVW5pdmVyc2l0eSBvZiBTb3V0aGFtcHRvbiBhbmQgVW5pdmVy
c2l0eSBIb3NwaXRhbCBTb3V0aGFtcHRvbiBOSFMgRm91bmRhdGlvbiBUcnVzdCwgU291dGhhbXB0
b24sIFVLOyBPeGZvcmQgTklIUiBNdXNjdWxvc2tlbGV0YWwgQmlvbWVkaWNhbCBSZXNlYXJjaCBV
bml0LCBOdWZmaWVsZCBEZXBhcnRtZW50IG9mIE9ydGhvcGFlZGljcywgUmhldW1hdG9sb2d5IGFu
ZCBNdXNjdWxvc2tlbGV0YWwgU2NpZW5jZXMsIFRoZSBCb3RuYXIgUmVzZWFyY2ggQ2VudHJlLCBV
bml2ZXJzaXR5IG9mIE94Zm9yZCwgT3hmb3JkLCBVSy4gRWxlY3Ryb25pYyBhZGRyZXNzOiBjY0Bt
cmMuc290b24uYWMudWsuJiN4RDtNUkMgTGlmZWNvdXJzZSBFcGlkZW1pb2xvZ3kgVW5pdCwgVW5p
dmVyc2l0eSBvZiBTb3V0aGFtcHRvbiwgU291dGhhbXB0b24gR2VuZXJhbCBIb3NwaXRhbCwgU291
dGhhbXB0b24sIFVLOyBOSUhSIFNvdXRoYW1wdG9uIEJpb21lZGljYWwgUmVzZWFyY2ggQ2VudHJl
LCBVbml2ZXJzaXR5IG9mIFNvdXRoYW1wdG9uIGFuZCBVbml2ZXJzaXR5IEhvc3BpdGFsIFNvdXRo
YW1wdG9uIE5IUyBGb3VuZGF0aW9uIFRydXN0LCBTb3V0aGFtcHRvbiwgVUsuJiN4RDtBY2FkZW1p
YyBVbml0IG9mIENoaWxkIEhlYWx0aCwgU2hlZmZpZWxkIENoaWxkcmVuJmFwb3M7cyBIb3NwaXRh
bCwgVW5pdmVyc2l0eSBvZiBTaGVmZmllbGQsIFNoZWZmaWVsZCwgVUsuJiN4RDtOdWZmaWVsZCBE
ZXBhcnRtZW50IG9mIE9ic3RldHJpY3MgYW5kIEd5bmFlY29sb2d5LCBKb2huIFJhZGNsaWZmZSBI
b3NwaXRhbCwgVW5pdmVyc2l0eSBvZiBPeGZvcmQsIE94Zm9yZCwgVUsuJiN4RDtNUkMgSHVtYW4g
TnV0cml0aW9uIFJlc2VhcmNoLCBFbHNpZSBXaWRkb3dzb24gTGFib3JhdG9yeSwgQ2FtYnJpZGdl
LCBVSy4mI3hEO1NoZWZmaWVsZCBIb3NwaXRhbHMgTkhTIFRydXN0LCBVbml2ZXJzaXR5IG9mIFNo
ZWZmaWVsZCwgU2hlZmZpZWxkLCBVSy4mI3hEO094Zm9yZCBOSUhSIE11c2N1bG9za2VsZXRhbCBC
aW9tZWRpY2FsIFJlc2VhcmNoIFVuaXQsIE51ZmZpZWxkIERlcGFydG1lbnQgb2YgT3J0aG9wYWVk
aWNzLCBSaGV1bWF0b2xvZ3kgYW5kIE11c2N1bG9za2VsZXRhbCBTY2llbmNlcywgVGhlIEJvdG5h
ciBSZXNlYXJjaCBDZW50cmUsIFVuaXZlcnNpdHkgb2YgT3hmb3JkLCBPeGZvcmQsIFVLLiYjeEQ7
TVJDIExpZmVjb3Vyc2UgRXBpZGVtaW9sb2d5IFVuaXQsIFVuaXZlcnNpdHkgb2YgU291dGhhbXB0
b24sIFNvdXRoYW1wdG9uIEdlbmVyYWwgSG9zcGl0YWwsIFNvdXRoYW1wdG9uLCBVSy4mI3hEO0Rl
cGFydG1lbnQgb2YgUGFlZGlhdHJpYyBFbmRvY3Jpbm9sb2d5LCBSb3lhbCBNYW5jaGVzdGVyIENo
aWxkcmVuJmFwb3M7cyBIb3NwaXRhbHMsIE1hbmNoZXN0ZXIsIFVLLiYjeEQ7QWNhZGVtaWMgVW5p
dCBvZiBCb25lIE1ldGFib2xpc20sIFVuaXZlcnNpdHkgb2YgU2hlZmZpZWxkLCBTaGVmZmllbGQs
IFVLLiYjeEQ7U2Nob29sIG9mIE1lZGljaW5lIGFuZCBEZW50aXN0cnksIE1lZGljYWwgU2Nob29s
LCBVbml2ZXJzaXR5IG9mIEFiZXJkZWVuLCBBYmVyZGVlbiwgVUsuPC9hdXRoLWFkZHJlc3M+PHRp
dGxlcz48dGl0bGU+TWF0ZXJuYWwgZ2VzdGF0aW9uYWwgdml0YW1pbiBEIHN1cHBsZW1lbnRhdGlv
biBhbmQgb2Zmc3ByaW5nIGJvbmUgaGVhbHRoIChNQVZJRE9TKTogYSBtdWx0aWNlbnRyZSwgZG91
YmxlLWJsaW5kLCByYW5kb21pc2VkIHBsYWNlYm8tY29udHJvbGxlZCB0cmlhbD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ZWRpdGlvbj4yMDE2LzAzLzA2PC9lZGl0aW9uPjxkYXRlcz48eWVhcj4yMDE2PC95ZWFy
PjxwdWItZGF0ZXM+PGRhdGU+TWFyIDE8L2RhdGU+PC9wdWItZGF0ZXM+PC9kYXRlcz48aXNibj4y
MjEzLTg1OTUgKEVsZWN0cm9uaWMpPC9pc2JuPjxhY2Nlc3Npb24tbnVtPjI2OTQ0NDIxPC9hY2Nl
c3Npb24tbnVtPjx1cmxzPjwvdXJscz48ZWxlY3Ryb25pYy1yZXNvdXJjZS1udW0+MTAuMTAxNi9z
MjIxMy04NTg3KDE2KTAwMDQ0LTk8L2VsZWN0cm9uaWMtcmVzb3VyY2UtbnVtPjxyZW1vdGUtZGF0
YWJhc2UtcHJvdmlkZXI+TkxNPC9yZW1vdGUtZGF0YWJhc2UtcHJvdmlkZXI+PGxhbmd1YWdlPkVu
ZzwvbGFuZ3VhZ2U+PC9yZWNvcmQ+PC9DaXRlPjwvRW5kTm90ZT5=
</w:fldData>
          </w:fldChar>
        </w:r>
        <w:r w:rsidR="00B3470A">
          <w:rPr>
            <w:rFonts w:ascii="Times New Roman" w:hAnsi="Times New Roman" w:cs="Times New Roman"/>
          </w:rPr>
          <w:instrText xml:space="preserve"> ADDIN EN.CITE.DATA </w:instrText>
        </w:r>
        <w:r w:rsidR="00B3470A">
          <w:rPr>
            <w:rFonts w:ascii="Times New Roman" w:hAnsi="Times New Roman" w:cs="Times New Roman"/>
          </w:rPr>
        </w:r>
        <w:r w:rsidR="00B3470A">
          <w:rPr>
            <w:rFonts w:ascii="Times New Roman" w:hAnsi="Times New Roman" w:cs="Times New Roman"/>
          </w:rPr>
          <w:fldChar w:fldCharType="end"/>
        </w:r>
        <w:r w:rsidR="00B3470A" w:rsidRPr="005E4B46">
          <w:rPr>
            <w:rFonts w:ascii="Times New Roman" w:hAnsi="Times New Roman" w:cs="Times New Roman"/>
          </w:rPr>
        </w:r>
        <w:r w:rsidR="00B3470A" w:rsidRPr="005E4B46">
          <w:rPr>
            <w:rFonts w:ascii="Times New Roman" w:hAnsi="Times New Roman" w:cs="Times New Roman"/>
          </w:rPr>
          <w:fldChar w:fldCharType="separate"/>
        </w:r>
        <w:r w:rsidR="00B3470A" w:rsidRPr="007D49F1">
          <w:rPr>
            <w:rFonts w:ascii="Times New Roman" w:hAnsi="Times New Roman" w:cs="Times New Roman"/>
            <w:noProof/>
            <w:vertAlign w:val="superscript"/>
          </w:rPr>
          <w:t>2</w:t>
        </w:r>
        <w:r w:rsidR="00B3470A" w:rsidRPr="005E4B46">
          <w:rPr>
            <w:rFonts w:ascii="Times New Roman" w:hAnsi="Times New Roman" w:cs="Times New Roman"/>
          </w:rPr>
          <w:fldChar w:fldCharType="end"/>
        </w:r>
      </w:hyperlink>
      <w:r w:rsidR="00916D5C">
        <w:rPr>
          <w:rFonts w:ascii="Times New Roman" w:hAnsi="Times New Roman" w:cs="Times New Roman"/>
        </w:rPr>
        <w:t xml:space="preserve"> of vitamin D supplementation during pregnancy</w:t>
      </w:r>
      <w:r w:rsidR="00D55D20">
        <w:rPr>
          <w:rFonts w:ascii="Times New Roman" w:hAnsi="Times New Roman" w:cs="Times New Roman"/>
        </w:rPr>
        <w:t>.</w:t>
      </w:r>
      <w:r w:rsidR="00F7588F">
        <w:rPr>
          <w:rFonts w:ascii="Times New Roman" w:hAnsi="Times New Roman" w:cs="Times New Roman"/>
        </w:rPr>
        <w:t xml:space="preserve"> T</w:t>
      </w:r>
      <w:r w:rsidR="00CC5476" w:rsidRPr="005E4B46">
        <w:rPr>
          <w:rFonts w:ascii="Times New Roman" w:hAnsi="Times New Roman" w:cs="Times New Roman"/>
        </w:rPr>
        <w:t>heir diligence in systematically reviewing the media reports</w:t>
      </w:r>
      <w:r w:rsidR="00F7588F">
        <w:rPr>
          <w:rFonts w:ascii="Times New Roman" w:hAnsi="Times New Roman" w:cs="Times New Roman"/>
        </w:rPr>
        <w:t xml:space="preserve"> is laudable</w:t>
      </w:r>
      <w:r w:rsidR="00CC5476" w:rsidRPr="005E4B46">
        <w:rPr>
          <w:rFonts w:ascii="Times New Roman" w:hAnsi="Times New Roman" w:cs="Times New Roman"/>
        </w:rPr>
        <w:t xml:space="preserve">, </w:t>
      </w:r>
      <w:r w:rsidR="00F7588F">
        <w:rPr>
          <w:rFonts w:ascii="Times New Roman" w:hAnsi="Times New Roman" w:cs="Times New Roman"/>
        </w:rPr>
        <w:t xml:space="preserve">but </w:t>
      </w:r>
      <w:r w:rsidR="002C3882">
        <w:rPr>
          <w:rFonts w:ascii="Times New Roman" w:hAnsi="Times New Roman" w:cs="Times New Roman"/>
        </w:rPr>
        <w:t>we</w:t>
      </w:r>
      <w:r w:rsidR="00CC5476" w:rsidRPr="005E4B46">
        <w:rPr>
          <w:rFonts w:ascii="Times New Roman" w:hAnsi="Times New Roman" w:cs="Times New Roman"/>
        </w:rPr>
        <w:t xml:space="preserve"> questio</w:t>
      </w:r>
      <w:r w:rsidR="00D55D20">
        <w:rPr>
          <w:rFonts w:ascii="Times New Roman" w:hAnsi="Times New Roman" w:cs="Times New Roman"/>
        </w:rPr>
        <w:t>n their conclusions.</w:t>
      </w:r>
      <w:r w:rsidR="002C3882">
        <w:rPr>
          <w:rFonts w:ascii="Times New Roman" w:hAnsi="Times New Roman" w:cs="Times New Roman"/>
        </w:rPr>
        <w:t xml:space="preserve"> The interpretation of scientific data, as with most epistemological information, is rarely a matt</w:t>
      </w:r>
      <w:r w:rsidR="0034152C">
        <w:rPr>
          <w:rFonts w:ascii="Times New Roman" w:hAnsi="Times New Roman" w:cs="Times New Roman"/>
        </w:rPr>
        <w:t xml:space="preserve">er of “truth” and “falsehood”; </w:t>
      </w:r>
      <w:r w:rsidR="002C3882">
        <w:rPr>
          <w:rFonts w:ascii="Times New Roman" w:hAnsi="Times New Roman" w:cs="Times New Roman"/>
        </w:rPr>
        <w:t xml:space="preserve">rather, belief and subsequent action are seen by most philosophers of science to rest upon both subjective and objective synthesis, with the data placed in a historical, social and biological context. Any notion that our trial definitively answered the policy question as to whether vitamin D supplementation in pregnancy should (or should not) be recommended is simply misplaced. Indeed, the interpretation of our findings differed widely, </w:t>
      </w:r>
      <w:r w:rsidR="006A5692">
        <w:rPr>
          <w:rFonts w:ascii="Times New Roman" w:hAnsi="Times New Roman" w:cs="Times New Roman"/>
        </w:rPr>
        <w:t>even within our own trial team</w:t>
      </w:r>
      <w:r w:rsidR="002C3882">
        <w:rPr>
          <w:rFonts w:ascii="Times New Roman" w:hAnsi="Times New Roman" w:cs="Times New Roman"/>
        </w:rPr>
        <w:t xml:space="preserve">. The press releases provided, and the investigator quotes appended, were simply a reflection of the breadth of this inferential spectrum. </w:t>
      </w:r>
    </w:p>
    <w:p w14:paraId="6963B0D2" w14:textId="77777777" w:rsidR="002C3882" w:rsidRDefault="002C3882" w:rsidP="005E4B46">
      <w:pPr>
        <w:spacing w:line="360" w:lineRule="auto"/>
        <w:jc w:val="both"/>
        <w:rPr>
          <w:rFonts w:ascii="Times New Roman" w:hAnsi="Times New Roman" w:cs="Times New Roman"/>
        </w:rPr>
      </w:pPr>
    </w:p>
    <w:p w14:paraId="287E000E" w14:textId="10B3BAD1" w:rsidR="0034152C" w:rsidRDefault="002C3882" w:rsidP="0034152C">
      <w:pPr>
        <w:spacing w:line="360" w:lineRule="auto"/>
        <w:jc w:val="both"/>
        <w:rPr>
          <w:rFonts w:ascii="Times New Roman" w:hAnsi="Times New Roman" w:cs="Times New Roman"/>
        </w:rPr>
      </w:pPr>
      <w:r>
        <w:rPr>
          <w:rFonts w:ascii="Times New Roman" w:hAnsi="Times New Roman" w:cs="Times New Roman"/>
        </w:rPr>
        <w:t xml:space="preserve">We </w:t>
      </w:r>
      <w:r w:rsidR="00D55F4D">
        <w:rPr>
          <w:rFonts w:ascii="Times New Roman" w:hAnsi="Times New Roman" w:cs="Times New Roman"/>
        </w:rPr>
        <w:t xml:space="preserve">were </w:t>
      </w:r>
      <w:r w:rsidR="00D55F4D" w:rsidRPr="00B3470A">
        <w:rPr>
          <w:rFonts w:ascii="Times New Roman" w:hAnsi="Times New Roman" w:cs="Times New Roman"/>
        </w:rPr>
        <w:t>particularly</w:t>
      </w:r>
      <w:r w:rsidR="00D55F4D">
        <w:rPr>
          <w:rFonts w:ascii="Times New Roman" w:hAnsi="Times New Roman" w:cs="Times New Roman"/>
        </w:rPr>
        <w:t xml:space="preserve"> interested that your correspondents have seized upon this </w:t>
      </w:r>
      <w:r w:rsidR="00231004">
        <w:rPr>
          <w:rFonts w:ascii="Times New Roman" w:hAnsi="Times New Roman" w:cs="Times New Roman"/>
        </w:rPr>
        <w:t xml:space="preserve">particular </w:t>
      </w:r>
      <w:r w:rsidR="00D55F4D">
        <w:rPr>
          <w:rFonts w:ascii="Times New Roman" w:hAnsi="Times New Roman" w:cs="Times New Roman"/>
        </w:rPr>
        <w:t>opportunity to strait-ja</w:t>
      </w:r>
      <w:r w:rsidR="00231004">
        <w:rPr>
          <w:rFonts w:ascii="Times New Roman" w:hAnsi="Times New Roman" w:cs="Times New Roman"/>
        </w:rPr>
        <w:t>cket freedom of expression within</w:t>
      </w:r>
      <w:r w:rsidR="00D55F4D">
        <w:rPr>
          <w:rFonts w:ascii="Times New Roman" w:hAnsi="Times New Roman" w:cs="Times New Roman"/>
        </w:rPr>
        <w:t xml:space="preserve"> scientifi</w:t>
      </w:r>
      <w:r w:rsidR="00231004">
        <w:rPr>
          <w:rFonts w:ascii="Times New Roman" w:hAnsi="Times New Roman" w:cs="Times New Roman"/>
        </w:rPr>
        <w:t>c discourse</w:t>
      </w:r>
      <w:r w:rsidR="00D55F4D">
        <w:rPr>
          <w:rFonts w:ascii="Times New Roman" w:hAnsi="Times New Roman" w:cs="Times New Roman"/>
        </w:rPr>
        <w:t xml:space="preserve">. They are certainly no strangers to </w:t>
      </w:r>
      <w:r w:rsidR="00FC7386">
        <w:rPr>
          <w:rFonts w:ascii="Times New Roman" w:hAnsi="Times New Roman" w:cs="Times New Roman"/>
        </w:rPr>
        <w:t xml:space="preserve">media </w:t>
      </w:r>
      <w:r w:rsidR="00D55F4D">
        <w:rPr>
          <w:rFonts w:ascii="Times New Roman" w:hAnsi="Times New Roman" w:cs="Times New Roman"/>
        </w:rPr>
        <w:t>inter</w:t>
      </w:r>
      <w:r w:rsidR="006A5692">
        <w:rPr>
          <w:rFonts w:ascii="Times New Roman" w:hAnsi="Times New Roman" w:cs="Times New Roman"/>
        </w:rPr>
        <w:t>pretation of secondary findings</w:t>
      </w:r>
      <w:r w:rsidR="00231004">
        <w:rPr>
          <w:rFonts w:ascii="Times New Roman" w:hAnsi="Times New Roman" w:cs="Times New Roman"/>
        </w:rPr>
        <w:t xml:space="preserve"> themselves, having</w:t>
      </w:r>
      <w:r w:rsidR="006A5692">
        <w:rPr>
          <w:rFonts w:ascii="Times New Roman" w:hAnsi="Times New Roman" w:cs="Times New Roman"/>
        </w:rPr>
        <w:t xml:space="preserve"> published an</w:t>
      </w:r>
      <w:r w:rsidR="00D55F4D">
        <w:rPr>
          <w:rFonts w:ascii="Times New Roman" w:hAnsi="Times New Roman" w:cs="Times New Roman"/>
        </w:rPr>
        <w:t xml:space="preserve"> extensive series of articles over an eight year period suggesting that calcium supplementation increases the risk of myocardial infarction</w:t>
      </w:r>
      <w:hyperlink w:anchor="_ENREF_3" w:tooltip="Bolland, 2008 #7063" w:history="1">
        <w:r w:rsidR="00B3470A">
          <w:rPr>
            <w:rFonts w:ascii="Times New Roman" w:hAnsi="Times New Roman" w:cs="Times New Roman"/>
          </w:rPr>
          <w:fldChar w:fldCharType="begin">
            <w:fldData xml:space="preserve">PEVuZE5vdGU+PENpdGU+PEF1dGhvcj5Cb2xsYW5kPC9BdXRob3I+PFllYXI+MjAwODwvWWVhcj48
UmVjTnVtPjcwNjM8L1JlY051bT48RGlzcGxheVRleHQ+PHN0eWxlIGZhY2U9InN1cGVyc2NyaXB0
Ij4zLTU8L3N0eWxlPjwvRGlzcGxheVRleHQ+PHJlY29yZD48cmVjLW51bWJlcj43MDYzPC9yZWMt
bnVtYmVyPjxmb3JlaWduLWtleXM+PGtleSBhcHA9IkVOIiBkYi1pZD0icDB3MnI1MDVodnMyMjJl
c3NkdHZmcmZ4ZXI5dzBzcGVzcDllIj43MDYzPC9rZXk+PC9mb3JlaWduLWtleXM+PHJlZi10eXBl
IG5hbWU9IkpvdXJuYWwgQXJ0aWNsZSI+MTc8L3JlZi10eXBlPjxjb250cmlidXRvcnM+PGF1dGhv
cnM+PGF1dGhvcj5Cb2xsYW5kLCBNLiBKLjwvYXV0aG9yPjxhdXRob3I+QmFyYmVyLCBQLiBBLjwv
YXV0aG9yPjxhdXRob3I+RG91Z2h0eSwgUi4gTi48L2F1dGhvcj48YXV0aG9yPk1hc29uLCBCLjwv
YXV0aG9yPjxhdXRob3I+SG9ybmUsIEEuPC9hdXRob3I+PGF1dGhvcj5BbWVzLCBSLjwvYXV0aG9y
PjxhdXRob3I+R2FtYmxlLCBHLiBELjwvYXV0aG9yPjxhdXRob3I+R3JleSwgQS48L2F1dGhvcj48
YXV0aG9yPlJlaWQsIEkuIFIuPC9hdXRob3I+PC9hdXRob3JzPjwvY29udHJpYnV0b3JzPjxhdXRo
LWFkZHJlc3M+RGVwYXJ0bWVudCBvZiBNZWRpY2luZSwgRmFjdWx0eSBvZiBNZWRpY2FsIGFuZCBI
ZWFsdGggU2NpZW5jZXMsIFVuaXZlcnNpdHkgb2YgQXVja2xhbmQsIFByaXZhdGUgQmFnIDkyMDE5
LCBBdWNrbGFuZCwgTmV3IFplYWxhbmQuPC9hdXRoLWFkZHJlc3M+PHRpdGxlcz48dGl0bGU+VmFz
Y3VsYXIgZXZlbnRzIGluIGhlYWx0aHkgb2xkZXIgd29tZW4gcmVjZWl2aW5nIGNhbGNpdW0gc3Vw
cGxlbWVudGF0aW9uOiByYW5kb21pc2VkIGNvbnRyb2xsZWQgdHJpYWw8L3RpdGxlPjxzZWNvbmRh
cnktdGl0bGU+Qk1KPC9zZWNvbmRhcnktdGl0bGU+PGFsdC10aXRsZT5CTUogKENsaW5pY2FsIHJl
c2VhcmNoIGVkLik8L2FsdC10aXRsZT48L3RpdGxlcz48cGVyaW9kaWNhbD48ZnVsbC10aXRsZT5C
TUo8L2Z1bGwtdGl0bGU+PC9wZXJpb2RpY2FsPjxwYWdlcz4yNjItNjwvcGFnZXM+PHZvbHVtZT4z
MzY8L3ZvbHVtZT48bnVtYmVyPjc2Mzg8L251bWJlcj48ZWRpdGlvbj4yMDA4LzAxLzE3PC9lZGl0
aW9uPjxrZXl3b3Jkcz48a2V5d29yZD5BZ2VkPC9rZXl3b3JkPjxrZXl3b3JkPkJvbmUgRGVuc2l0
eTwva2V5d29yZD48a2V5d29yZD5DYWxjaXVtLCBEaWV0YXJ5L2FkbWluaXN0cmF0aW9uICZhbXA7
IGRvc2FnZS8gYWR2ZXJzZSBlZmZlY3RzPC9rZXl3b3JkPjxrZXl3b3JkPkRlYXRoLCBTdWRkZW4s
IENhcmRpYWMvIGV0aW9sb2d5PC9rZXl3b3JkPjxrZXl3b3JkPkRpZXRhcnkgU3VwcGxlbWVudHMv
IGFkdmVyc2UgZWZmZWN0czwva2V5d29yZD48a2V5d29yZD5GZW1hbGU8L2tleXdvcmQ+PGtleXdv
cmQ+RnJhY3R1cmVzLCBCb25lL3ByZXZlbnRpb24gJmFtcDsgY29udHJvbDwva2V5d29yZD48a2V5
d29yZD5IdW1hbnM8L2tleXdvcmQ+PGtleXdvcmQ+TXlvY2FyZGlhbCBJbmZhcmN0aW9uLyBjaGVt
aWNhbGx5IGluZHVjZWQ8L2tleXdvcmQ+PGtleXdvcmQ+UG9zdG1lbm9wYXVzZTwva2V5d29yZD48
a2V5d29yZD5SaXNrIEZhY3RvcnM8L2tleXdvcmQ+PGtleXdvcmQ+U3Ryb2tlLyBjaGVtaWNhbGx5
IGluZHVjZWQ8L2tleXdvcmQ+PC9rZXl3b3Jkcz48ZGF0ZXM+PHllYXI+MjAwODwveWVhcj48cHVi
LWRhdGVzPjxkYXRlPkZlYiAyPC9kYXRlPjwvcHViLWRhdGVzPjwvZGF0ZXM+PGlzYm4+MTc1Ni0x
ODMzIChFbGVjdHJvbmljKSYjeEQ7MDk1OS01MzVYIChMaW5raW5nKTwvaXNibj48YWNjZXNzaW9u
LW51bT4xODE5ODM5NDwvYWNjZXNzaW9uLW51bT48dXJscz48L3VybHM+PGN1c3RvbTI+UE1DMjIy
Mjk5OTwvY3VzdG9tMj48ZWxlY3Ryb25pYy1yZXNvdXJjZS1udW0+MTAuMTEzNi9ibWouMzk0NDAu
NTI1NzUyLkJFPC9lbGVjdHJvbmljLXJlc291cmNlLW51bT48cmVtb3RlLWRhdGFiYXNlLXByb3Zp
ZGVyPk5MTTwvcmVtb3RlLWRhdGFiYXNlLXByb3ZpZGVyPjxsYW5ndWFnZT5lbmc8L2xhbmd1YWdl
PjwvcmVjb3JkPjwvQ2l0ZT48Q2l0ZT48QXV0aG9yPkJvbGxhbmQ8L0F1dGhvcj48WWVhcj4yMDEw
PC9ZZWFyPjxSZWNOdW0+NzA0NTwvUmVjTnVtPjxyZWNvcmQ+PHJlYy1udW1iZXI+NzA0NTwvcmVj
LW51bWJlcj48Zm9yZWlnbi1rZXlzPjxrZXkgYXBwPSJFTiIgZGItaWQ9InAwdzJyNTA1aHZzMjIy
ZXNzZHR2ZnJmeGVyOXcwc3Blc3A5ZSI+NzA0NTwva2V5PjwvZm9yZWlnbi1rZXlzPjxyZWYtdHlw
ZSBuYW1lPSJKb3VybmFsIEFydGljbGUiPjE3PC9yZWYtdHlwZT48Y29udHJpYnV0b3JzPjxhdXRo
b3JzPjxhdXRob3I+Qm9sbGFuZCwgTS4gSi48L2F1dGhvcj48YXV0aG9yPkF2ZW5lbGwsIEEuPC9h
dXRob3I+PGF1dGhvcj5CYXJvbiwgSi4gQS48L2F1dGhvcj48YXV0aG9yPkdyZXksIEEuPC9hdXRo
b3I+PGF1dGhvcj5NYWNMZW5uYW4sIEcuIFMuPC9hdXRob3I+PGF1dGhvcj5HYW1ibGUsIEcuIEQu
PC9hdXRob3I+PGF1dGhvcj5SZWlkLCBJLiBSLjwvYXV0aG9yPjwvYXV0aG9ycz48L2NvbnRyaWJ1
dG9ycz48YXV0aC1hZGRyZXNzPkRlcGFydG1lbnQgb2YgTWVkaWNpbmUsIEZhY3VsdHkgb2YgTWVk
aWNhbCBhbmQgSGVhbHRoIFNjaWVuY2VzLCBVbml2ZXJzaXR5IG9mIEF1Y2tsYW5kLCBQcml2YXRl
IEJhZyA5MiAwMTksIEF1Y2tsYW5kIDExNDIsIE5ldyBaZWFsYW5kLjwvYXV0aC1hZGRyZXNzPjx0
aXRsZXM+PHRpdGxlPkVmZmVjdCBvZiBjYWxjaXVtIHN1cHBsZW1lbnRzIG9uIHJpc2sgb2YgbXlv
Y2FyZGlhbCBpbmZhcmN0aW9uIGFuZCBjYXJkaW92YXNjdWxhciBldmVudHM6IG1ldGEtYW5hbHlz
aXM8L3RpdGxlPjxzZWNvbmRhcnktdGl0bGU+Qk1KPC9zZWNvbmRhcnktdGl0bGU+PGFsdC10aXRs
ZT5CTUogKENsaW5pY2FsIHJlc2VhcmNoIGVkLik8L2FsdC10aXRsZT48L3RpdGxlcz48cGVyaW9k
aWNhbD48ZnVsbC10aXRsZT5CTUo8L2Z1bGwtdGl0bGU+PC9wZXJpb2RpY2FsPjxwYWdlcz5jMzY5
MTwvcGFnZXM+PHZvbHVtZT4zNDE8L3ZvbHVtZT48ZWRpdGlvbj4yMDEwLzA3LzMxPC9lZGl0aW9u
PjxrZXl3b3Jkcz48a2V5d29yZD5BZHVsdDwva2V5d29yZD48a2V5d29yZD5BZ2VkPC9rZXl3b3Jk
PjxrZXl3b3JkPkJvbmUgRGVuc2l0eSBDb25zZXJ2YXRpb24gQWdlbnRzL2FkbWluaXN0cmF0aW9u
ICZhbXA7IGRvc2FnZS8gYWR2ZXJzZSBlZmZlY3RzPC9rZXl3b3JkPjxrZXl3b3JkPkNhbGNpdW0s
IERpZXRhcnkvYWRtaW5pc3RyYXRpb24gJmFtcDsgZG9zYWdlLyBhZHZlcnNlIGVmZmVjdHM8L2tl
eXdvcmQ+PGtleXdvcmQ+RGlldGFyeSBTdXBwbGVtZW50cy8gYWR2ZXJzZSBlZmZlY3RzPC9rZXl3
b3JkPjxrZXl3b3JkPkRydWcgVGhlcmFweSwgQ29tYmluYXRpb248L2tleXdvcmQ+PGtleXdvcmQ+
RmVtYWxlPC9rZXl3b3JkPjxrZXl3b3JkPkh1bWFuczwva2V5d29yZD48a2V5d29yZD5NYWxlPC9r
ZXl3b3JkPjxrZXl3b3JkPk1pZGRsZSBBZ2VkPC9rZXl3b3JkPjxrZXl3b3JkPk15b2NhcmRpYWwg
SW5mYXJjdGlvbi8gZXRpb2xvZ3k8L2tleXdvcmQ+PGtleXdvcmQ+T3N0ZW9wb3Jvc2lzL3ByZXZl
bnRpb24gJmFtcDsgY29udHJvbDwva2V5d29yZD48a2V5d29yZD5SYW5kb21pemVkIENvbnRyb2xs
ZWQgVHJpYWxzIGFzIFRvcGljPC9rZXl3b3JkPjxrZXl3b3JkPlJpc2sgRmFjdG9yczwva2V5d29y
ZD48a2V5d29yZD5TdHJva2UvIGV0aW9sb2d5PC9rZXl3b3JkPjxrZXl3b3JkPlZpdGFtaW4gRC9h
ZG1pbmlzdHJhdGlvbiAmYW1wOyBkb3NhZ2U8L2tleXdvcmQ+PC9rZXl3b3Jkcz48ZGF0ZXM+PHll
YXI+MjAxMDwveWVhcj48L2RhdGVzPjxpc2JuPjE3NTYtMTgzMyAoRWxlY3Ryb25pYykmI3hEOzA5
NTktNTM1WCAoTGlua2luZyk8L2lzYm4+PGFjY2Vzc2lvbi1udW0+MjA2NzEwMTM8L2FjY2Vzc2lv
bi1udW0+PHVybHM+PC91cmxzPjxjdXN0b20yPlBNQzI5MTI0NTk8L2N1c3RvbTI+PGVsZWN0cm9u
aWMtcmVzb3VyY2UtbnVtPjEwLjExMzYvYm1qLmMzNjkxPC9lbGVjdHJvbmljLXJlc291cmNlLW51
bT48cmVtb3RlLWRhdGFiYXNlLXByb3ZpZGVyPk5MTTwvcmVtb3RlLWRhdGFiYXNlLXByb3ZpZGVy
PjxsYW5ndWFnZT5lbmc8L2xhbmd1YWdlPjwvcmVjb3JkPjwvQ2l0ZT48Q2l0ZT48QXV0aG9yPkJv
bGxhbmQ8L0F1dGhvcj48WWVhcj4yMDExPC9ZZWFyPjxSZWNOdW0+NzAzOTwvUmVjTnVtPjxyZWNv
cmQ+PHJlYy1udW1iZXI+NzAzOTwvcmVjLW51bWJlcj48Zm9yZWlnbi1rZXlzPjxrZXkgYXBwPSJF
TiIgZGItaWQ9InAwdzJyNTA1aHZzMjIyZXNzZHR2ZnJmeGVyOXcwc3Blc3A5ZSI+NzAzOTwva2V5
PjwvZm9yZWlnbi1rZXlzPjxyZWYtdHlwZSBuYW1lPSJKb3VybmFsIEFydGljbGUiPjE3PC9yZWYt
dHlwZT48Y29udHJpYnV0b3JzPjxhdXRob3JzPjxhdXRob3I+Qm9sbGFuZCwgTS4gSi48L2F1dGhv
cj48YXV0aG9yPkdyZXksIEEuPC9hdXRob3I+PGF1dGhvcj5BdmVuZWxsLCBBLjwvYXV0aG9yPjxh
dXRob3I+R2FtYmxlLCBHLiBELjwvYXV0aG9yPjxhdXRob3I+UmVpZCwgSS4gUi48L2F1dGhvcj48
L2F1dGhvcnM+PC9jb250cmlidXRvcnM+PGF1dGgtYWRkcmVzcz5EZXBhcnRtZW50IG9mIE1lZGlj
aW5lLCBVbml2ZXJzaXR5IG9mIEF1Y2tsYW5kLCBQcml2YXRlIEJhZyA5MiAwMTksIEF1Y2tsYW5k
IDExNDIsIE5ldyBaZWFsYW5kLjwvYXV0aC1hZGRyZXNzPjx0aXRsZXM+PHRpdGxlPkNhbGNpdW0g
c3VwcGxlbWVudHMgd2l0aCBvciB3aXRob3V0IHZpdGFtaW4gRCBhbmQgcmlzayBvZiBjYXJkaW92
YXNjdWxhciBldmVudHM6IHJlYW5hbHlzaXMgb2YgdGhlIFdvbWVuJmFwb3M7cyBIZWFsdGggSW5p
dGlhdGl2ZSBsaW1pdGVkIGFjY2VzcyBkYXRhc2V0IGFuZCBtZXRhLWFuYWx5c2lzPC90aXRsZT48
c2Vjb25kYXJ5LXRpdGxlPkJNSjwvc2Vjb25kYXJ5LXRpdGxlPjxhbHQtdGl0bGU+Qk1KIChDbGlu
aWNhbCByZXNlYXJjaCBlZC4pPC9hbHQtdGl0bGU+PC90aXRsZXM+PHBlcmlvZGljYWw+PGZ1bGwt
dGl0bGU+Qk1KPC9mdWxsLXRpdGxlPjwvcGVyaW9kaWNhbD48cGFnZXM+ZDIwNDA8L3BhZ2VzPjx2
b2x1bWU+MzQyPC92b2x1bWU+PGVkaXRpb24+MjAxMS8wNC8yMTwvZWRpdGlvbj48a2V5d29yZHM+
PGtleXdvcmQ+QWdlZDwva2V5d29yZD48a2V5d29yZD5Cb25lIERlbnNpdHkgQ29uc2VydmF0aW9u
IEFnZW50cy8gYWR2ZXJzZSBlZmZlY3RzPC9rZXl3b3JkPjxrZXl3b3JkPkNhbGNpdW0sIERpZXRh
cnkvIGFkdmVyc2UgZWZmZWN0czwva2V5d29yZD48a2V5d29yZD5DYXJkaW92YXNjdWxhciBEaXNl
YXNlcy8gZXRpb2xvZ3kvbW9ydGFsaXR5PC9rZXl3b3JkPjxrZXl3b3JkPkNvcm9uYXJ5IERpc2Vh
c2UvZXRpb2xvZ3kvbW9ydGFsaXR5PC9rZXl3b3JkPjxrZXl3b3JkPkRpZXRhcnkgU3VwcGxlbWVu
dHMvYWR2ZXJzZSBlZmZlY3RzPC9rZXl3b3JkPjxrZXl3b3JkPkRydWcgVGhlcmFweSwgQ29tYmlu
YXRpb248L2tleXdvcmQ+PGtleXdvcmQ+RmVtYWxlPC9rZXl3b3JkPjxrZXl3b3JkPkh1bWFuczwv
a2V5d29yZD48a2V5d29yZD5NaWRkbGUgQWdlZDwva2V5d29yZD48a2V5d29yZD5NeW9jYXJkaWFs
IEluZmFyY3Rpb24vZXRpb2xvZ3kvbW9ydGFsaXR5PC9rZXl3b3JkPjxrZXl3b3JkPk15b2NhcmRp
YWwgUmV2YXNjdWxhcml6YXRpb248L2tleXdvcmQ+PGtleXdvcmQ+T3N0ZW9wb3Jvc2lzLCBQb3N0
bWVub3BhdXNhbC8gcHJldmVudGlvbiAmYW1wOyBjb250cm9sPC9rZXl3b3JkPjxrZXl3b3JkPlJh
bmRvbWl6ZWQgQ29udHJvbGxlZCBUcmlhbHMgYXMgVG9waWM8L2tleXdvcmQ+PGtleXdvcmQ+Umlz
ayBGYWN0b3JzPC9rZXl3b3JkPjxrZXl3b3JkPlN0cm9rZS9ldGlvbG9neS9tb3J0YWxpdHk8L2tl
eXdvcmQ+PGtleXdvcmQ+Vml0YW1pbiBELyBhZHZlcnNlIGVmZmVjdHM8L2tleXdvcmQ+PC9rZXl3
b3Jkcz48ZGF0ZXM+PHllYXI+MjAxMTwveWVhcj48L2RhdGVzPjxpc2JuPjE3NTYtMTgzMyAoRWxl
Y3Ryb25pYykmI3hEOzA5NTktNTM1WCAoTGlua2luZyk8L2lzYm4+PGFjY2Vzc2lvbi1udW0+MjE1
MDUyMTk8L2FjY2Vzc2lvbi1udW0+PHVybHM+PC91cmxzPjxjdXN0b20yPlBNQzMwNzk4MjI8L2N1
c3RvbTI+PGVsZWN0cm9uaWMtcmVzb3VyY2UtbnVtPjEwLjExMzYvYm1qLmQyMDQwPC9lbGVjdHJv
bmljLXJlc291cmNlLW51bT48cmVtb3RlLWRhdGFiYXNlLXByb3ZpZGVyPk5MTTwvcmVtb3RlLWRh
dGFiYXNlLXByb3ZpZGVyPjxsYW5ndWFnZT5lbmc8L2xhbmd1YWdlPjwvcmVjb3JkPjwvQ2l0ZT48
L0VuZE5vdGU+AG==
</w:fldData>
          </w:fldChar>
        </w:r>
        <w:r w:rsidR="00B3470A">
          <w:rPr>
            <w:rFonts w:ascii="Times New Roman" w:hAnsi="Times New Roman" w:cs="Times New Roman"/>
          </w:rPr>
          <w:instrText xml:space="preserve"> ADDIN EN.CITE </w:instrText>
        </w:r>
        <w:r w:rsidR="00B3470A">
          <w:rPr>
            <w:rFonts w:ascii="Times New Roman" w:hAnsi="Times New Roman" w:cs="Times New Roman"/>
          </w:rPr>
          <w:fldChar w:fldCharType="begin">
            <w:fldData xml:space="preserve">PEVuZE5vdGU+PENpdGU+PEF1dGhvcj5Cb2xsYW5kPC9BdXRob3I+PFllYXI+MjAwODwvWWVhcj48
UmVjTnVtPjcwNjM8L1JlY051bT48RGlzcGxheVRleHQ+PHN0eWxlIGZhY2U9InN1cGVyc2NyaXB0
Ij4zLTU8L3N0eWxlPjwvRGlzcGxheVRleHQ+PHJlY29yZD48cmVjLW51bWJlcj43MDYzPC9yZWMt
bnVtYmVyPjxmb3JlaWduLWtleXM+PGtleSBhcHA9IkVOIiBkYi1pZD0icDB3MnI1MDVodnMyMjJl
c3NkdHZmcmZ4ZXI5dzBzcGVzcDllIj43MDYzPC9rZXk+PC9mb3JlaWduLWtleXM+PHJlZi10eXBl
IG5hbWU9IkpvdXJuYWwgQXJ0aWNsZSI+MTc8L3JlZi10eXBlPjxjb250cmlidXRvcnM+PGF1dGhv
cnM+PGF1dGhvcj5Cb2xsYW5kLCBNLiBKLjwvYXV0aG9yPjxhdXRob3I+QmFyYmVyLCBQLiBBLjwv
YXV0aG9yPjxhdXRob3I+RG91Z2h0eSwgUi4gTi48L2F1dGhvcj48YXV0aG9yPk1hc29uLCBCLjwv
YXV0aG9yPjxhdXRob3I+SG9ybmUsIEEuPC9hdXRob3I+PGF1dGhvcj5BbWVzLCBSLjwvYXV0aG9y
PjxhdXRob3I+R2FtYmxlLCBHLiBELjwvYXV0aG9yPjxhdXRob3I+R3JleSwgQS48L2F1dGhvcj48
YXV0aG9yPlJlaWQsIEkuIFIuPC9hdXRob3I+PC9hdXRob3JzPjwvY29udHJpYnV0b3JzPjxhdXRo
LWFkZHJlc3M+RGVwYXJ0bWVudCBvZiBNZWRpY2luZSwgRmFjdWx0eSBvZiBNZWRpY2FsIGFuZCBI
ZWFsdGggU2NpZW5jZXMsIFVuaXZlcnNpdHkgb2YgQXVja2xhbmQsIFByaXZhdGUgQmFnIDkyMDE5
LCBBdWNrbGFuZCwgTmV3IFplYWxhbmQuPC9hdXRoLWFkZHJlc3M+PHRpdGxlcz48dGl0bGU+VmFz
Y3VsYXIgZXZlbnRzIGluIGhlYWx0aHkgb2xkZXIgd29tZW4gcmVjZWl2aW5nIGNhbGNpdW0gc3Vw
cGxlbWVudGF0aW9uOiByYW5kb21pc2VkIGNvbnRyb2xsZWQgdHJpYWw8L3RpdGxlPjxzZWNvbmRh
cnktdGl0bGU+Qk1KPC9zZWNvbmRhcnktdGl0bGU+PGFsdC10aXRsZT5CTUogKENsaW5pY2FsIHJl
c2VhcmNoIGVkLik8L2FsdC10aXRsZT48L3RpdGxlcz48cGVyaW9kaWNhbD48ZnVsbC10aXRsZT5C
TUo8L2Z1bGwtdGl0bGU+PC9wZXJpb2RpY2FsPjxwYWdlcz4yNjItNjwvcGFnZXM+PHZvbHVtZT4z
MzY8L3ZvbHVtZT48bnVtYmVyPjc2Mzg8L251bWJlcj48ZWRpdGlvbj4yMDA4LzAxLzE3PC9lZGl0
aW9uPjxrZXl3b3Jkcz48a2V5d29yZD5BZ2VkPC9rZXl3b3JkPjxrZXl3b3JkPkJvbmUgRGVuc2l0
eTwva2V5d29yZD48a2V5d29yZD5DYWxjaXVtLCBEaWV0YXJ5L2FkbWluaXN0cmF0aW9uICZhbXA7
IGRvc2FnZS8gYWR2ZXJzZSBlZmZlY3RzPC9rZXl3b3JkPjxrZXl3b3JkPkRlYXRoLCBTdWRkZW4s
IENhcmRpYWMvIGV0aW9sb2d5PC9rZXl3b3JkPjxrZXl3b3JkPkRpZXRhcnkgU3VwcGxlbWVudHMv
IGFkdmVyc2UgZWZmZWN0czwva2V5d29yZD48a2V5d29yZD5GZW1hbGU8L2tleXdvcmQ+PGtleXdv
cmQ+RnJhY3R1cmVzLCBCb25lL3ByZXZlbnRpb24gJmFtcDsgY29udHJvbDwva2V5d29yZD48a2V5
d29yZD5IdW1hbnM8L2tleXdvcmQ+PGtleXdvcmQ+TXlvY2FyZGlhbCBJbmZhcmN0aW9uLyBjaGVt
aWNhbGx5IGluZHVjZWQ8L2tleXdvcmQ+PGtleXdvcmQ+UG9zdG1lbm9wYXVzZTwva2V5d29yZD48
a2V5d29yZD5SaXNrIEZhY3RvcnM8L2tleXdvcmQ+PGtleXdvcmQ+U3Ryb2tlLyBjaGVtaWNhbGx5
IGluZHVjZWQ8L2tleXdvcmQ+PC9rZXl3b3Jkcz48ZGF0ZXM+PHllYXI+MjAwODwveWVhcj48cHVi
LWRhdGVzPjxkYXRlPkZlYiAyPC9kYXRlPjwvcHViLWRhdGVzPjwvZGF0ZXM+PGlzYm4+MTc1Ni0x
ODMzIChFbGVjdHJvbmljKSYjeEQ7MDk1OS01MzVYIChMaW5raW5nKTwvaXNibj48YWNjZXNzaW9u
LW51bT4xODE5ODM5NDwvYWNjZXNzaW9uLW51bT48dXJscz48L3VybHM+PGN1c3RvbTI+UE1DMjIy
Mjk5OTwvY3VzdG9tMj48ZWxlY3Ryb25pYy1yZXNvdXJjZS1udW0+MTAuMTEzNi9ibWouMzk0NDAu
NTI1NzUyLkJFPC9lbGVjdHJvbmljLXJlc291cmNlLW51bT48cmVtb3RlLWRhdGFiYXNlLXByb3Zp
ZGVyPk5MTTwvcmVtb3RlLWRhdGFiYXNlLXByb3ZpZGVyPjxsYW5ndWFnZT5lbmc8L2xhbmd1YWdl
PjwvcmVjb3JkPjwvQ2l0ZT48Q2l0ZT48QXV0aG9yPkJvbGxhbmQ8L0F1dGhvcj48WWVhcj4yMDEw
PC9ZZWFyPjxSZWNOdW0+NzA0NTwvUmVjTnVtPjxyZWNvcmQ+PHJlYy1udW1iZXI+NzA0NTwvcmVj
LW51bWJlcj48Zm9yZWlnbi1rZXlzPjxrZXkgYXBwPSJFTiIgZGItaWQ9InAwdzJyNTA1aHZzMjIy
ZXNzZHR2ZnJmeGVyOXcwc3Blc3A5ZSI+NzA0NTwva2V5PjwvZm9yZWlnbi1rZXlzPjxyZWYtdHlw
ZSBuYW1lPSJKb3VybmFsIEFydGljbGUiPjE3PC9yZWYtdHlwZT48Y29udHJpYnV0b3JzPjxhdXRo
b3JzPjxhdXRob3I+Qm9sbGFuZCwgTS4gSi48L2F1dGhvcj48YXV0aG9yPkF2ZW5lbGwsIEEuPC9h
dXRob3I+PGF1dGhvcj5CYXJvbiwgSi4gQS48L2F1dGhvcj48YXV0aG9yPkdyZXksIEEuPC9hdXRo
b3I+PGF1dGhvcj5NYWNMZW5uYW4sIEcuIFMuPC9hdXRob3I+PGF1dGhvcj5HYW1ibGUsIEcuIEQu
PC9hdXRob3I+PGF1dGhvcj5SZWlkLCBJLiBSLjwvYXV0aG9yPjwvYXV0aG9ycz48L2NvbnRyaWJ1
dG9ycz48YXV0aC1hZGRyZXNzPkRlcGFydG1lbnQgb2YgTWVkaWNpbmUsIEZhY3VsdHkgb2YgTWVk
aWNhbCBhbmQgSGVhbHRoIFNjaWVuY2VzLCBVbml2ZXJzaXR5IG9mIEF1Y2tsYW5kLCBQcml2YXRl
IEJhZyA5MiAwMTksIEF1Y2tsYW5kIDExNDIsIE5ldyBaZWFsYW5kLjwvYXV0aC1hZGRyZXNzPjx0
aXRsZXM+PHRpdGxlPkVmZmVjdCBvZiBjYWxjaXVtIHN1cHBsZW1lbnRzIG9uIHJpc2sgb2YgbXlv
Y2FyZGlhbCBpbmZhcmN0aW9uIGFuZCBjYXJkaW92YXNjdWxhciBldmVudHM6IG1ldGEtYW5hbHlz
aXM8L3RpdGxlPjxzZWNvbmRhcnktdGl0bGU+Qk1KPC9zZWNvbmRhcnktdGl0bGU+PGFsdC10aXRs
ZT5CTUogKENsaW5pY2FsIHJlc2VhcmNoIGVkLik8L2FsdC10aXRsZT48L3RpdGxlcz48cGVyaW9k
aWNhbD48ZnVsbC10aXRsZT5CTUo8L2Z1bGwtdGl0bGU+PC9wZXJpb2RpY2FsPjxwYWdlcz5jMzY5
MTwvcGFnZXM+PHZvbHVtZT4zNDE8L3ZvbHVtZT48ZWRpdGlvbj4yMDEwLzA3LzMxPC9lZGl0aW9u
PjxrZXl3b3Jkcz48a2V5d29yZD5BZHVsdDwva2V5d29yZD48a2V5d29yZD5BZ2VkPC9rZXl3b3Jk
PjxrZXl3b3JkPkJvbmUgRGVuc2l0eSBDb25zZXJ2YXRpb24gQWdlbnRzL2FkbWluaXN0cmF0aW9u
ICZhbXA7IGRvc2FnZS8gYWR2ZXJzZSBlZmZlY3RzPC9rZXl3b3JkPjxrZXl3b3JkPkNhbGNpdW0s
IERpZXRhcnkvYWRtaW5pc3RyYXRpb24gJmFtcDsgZG9zYWdlLyBhZHZlcnNlIGVmZmVjdHM8L2tl
eXdvcmQ+PGtleXdvcmQ+RGlldGFyeSBTdXBwbGVtZW50cy8gYWR2ZXJzZSBlZmZlY3RzPC9rZXl3
b3JkPjxrZXl3b3JkPkRydWcgVGhlcmFweSwgQ29tYmluYXRpb248L2tleXdvcmQ+PGtleXdvcmQ+
RmVtYWxlPC9rZXl3b3JkPjxrZXl3b3JkPkh1bWFuczwva2V5d29yZD48a2V5d29yZD5NYWxlPC9r
ZXl3b3JkPjxrZXl3b3JkPk1pZGRsZSBBZ2VkPC9rZXl3b3JkPjxrZXl3b3JkPk15b2NhcmRpYWwg
SW5mYXJjdGlvbi8gZXRpb2xvZ3k8L2tleXdvcmQ+PGtleXdvcmQ+T3N0ZW9wb3Jvc2lzL3ByZXZl
bnRpb24gJmFtcDsgY29udHJvbDwva2V5d29yZD48a2V5d29yZD5SYW5kb21pemVkIENvbnRyb2xs
ZWQgVHJpYWxzIGFzIFRvcGljPC9rZXl3b3JkPjxrZXl3b3JkPlJpc2sgRmFjdG9yczwva2V5d29y
ZD48a2V5d29yZD5TdHJva2UvIGV0aW9sb2d5PC9rZXl3b3JkPjxrZXl3b3JkPlZpdGFtaW4gRC9h
ZG1pbmlzdHJhdGlvbiAmYW1wOyBkb3NhZ2U8L2tleXdvcmQ+PC9rZXl3b3Jkcz48ZGF0ZXM+PHll
YXI+MjAxMDwveWVhcj48L2RhdGVzPjxpc2JuPjE3NTYtMTgzMyAoRWxlY3Ryb25pYykmI3hEOzA5
NTktNTM1WCAoTGlua2luZyk8L2lzYm4+PGFjY2Vzc2lvbi1udW0+MjA2NzEwMTM8L2FjY2Vzc2lv
bi1udW0+PHVybHM+PC91cmxzPjxjdXN0b20yPlBNQzI5MTI0NTk8L2N1c3RvbTI+PGVsZWN0cm9u
aWMtcmVzb3VyY2UtbnVtPjEwLjExMzYvYm1qLmMzNjkxPC9lbGVjdHJvbmljLXJlc291cmNlLW51
bT48cmVtb3RlLWRhdGFiYXNlLXByb3ZpZGVyPk5MTTwvcmVtb3RlLWRhdGFiYXNlLXByb3ZpZGVy
PjxsYW5ndWFnZT5lbmc8L2xhbmd1YWdlPjwvcmVjb3JkPjwvQ2l0ZT48Q2l0ZT48QXV0aG9yPkJv
bGxhbmQ8L0F1dGhvcj48WWVhcj4yMDExPC9ZZWFyPjxSZWNOdW0+NzAzOTwvUmVjTnVtPjxyZWNv
cmQ+PHJlYy1udW1iZXI+NzAzOTwvcmVjLW51bWJlcj48Zm9yZWlnbi1rZXlzPjxrZXkgYXBwPSJF
TiIgZGItaWQ9InAwdzJyNTA1aHZzMjIyZXNzZHR2ZnJmeGVyOXcwc3Blc3A5ZSI+NzAzOTwva2V5
PjwvZm9yZWlnbi1rZXlzPjxyZWYtdHlwZSBuYW1lPSJKb3VybmFsIEFydGljbGUiPjE3PC9yZWYt
dHlwZT48Y29udHJpYnV0b3JzPjxhdXRob3JzPjxhdXRob3I+Qm9sbGFuZCwgTS4gSi48L2F1dGhv
cj48YXV0aG9yPkdyZXksIEEuPC9hdXRob3I+PGF1dGhvcj5BdmVuZWxsLCBBLjwvYXV0aG9yPjxh
dXRob3I+R2FtYmxlLCBHLiBELjwvYXV0aG9yPjxhdXRob3I+UmVpZCwgSS4gUi48L2F1dGhvcj48
L2F1dGhvcnM+PC9jb250cmlidXRvcnM+PGF1dGgtYWRkcmVzcz5EZXBhcnRtZW50IG9mIE1lZGlj
aW5lLCBVbml2ZXJzaXR5IG9mIEF1Y2tsYW5kLCBQcml2YXRlIEJhZyA5MiAwMTksIEF1Y2tsYW5k
IDExNDIsIE5ldyBaZWFsYW5kLjwvYXV0aC1hZGRyZXNzPjx0aXRsZXM+PHRpdGxlPkNhbGNpdW0g
c3VwcGxlbWVudHMgd2l0aCBvciB3aXRob3V0IHZpdGFtaW4gRCBhbmQgcmlzayBvZiBjYXJkaW92
YXNjdWxhciBldmVudHM6IHJlYW5hbHlzaXMgb2YgdGhlIFdvbWVuJmFwb3M7cyBIZWFsdGggSW5p
dGlhdGl2ZSBsaW1pdGVkIGFjY2VzcyBkYXRhc2V0IGFuZCBtZXRhLWFuYWx5c2lzPC90aXRsZT48
c2Vjb25kYXJ5LXRpdGxlPkJNSjwvc2Vjb25kYXJ5LXRpdGxlPjxhbHQtdGl0bGU+Qk1KIChDbGlu
aWNhbCByZXNlYXJjaCBlZC4pPC9hbHQtdGl0bGU+PC90aXRsZXM+PHBlcmlvZGljYWw+PGZ1bGwt
dGl0bGU+Qk1KPC9mdWxsLXRpdGxlPjwvcGVyaW9kaWNhbD48cGFnZXM+ZDIwNDA8L3BhZ2VzPjx2
b2x1bWU+MzQyPC92b2x1bWU+PGVkaXRpb24+MjAxMS8wNC8yMTwvZWRpdGlvbj48a2V5d29yZHM+
PGtleXdvcmQ+QWdlZDwva2V5d29yZD48a2V5d29yZD5Cb25lIERlbnNpdHkgQ29uc2VydmF0aW9u
IEFnZW50cy8gYWR2ZXJzZSBlZmZlY3RzPC9rZXl3b3JkPjxrZXl3b3JkPkNhbGNpdW0sIERpZXRh
cnkvIGFkdmVyc2UgZWZmZWN0czwva2V5d29yZD48a2V5d29yZD5DYXJkaW92YXNjdWxhciBEaXNl
YXNlcy8gZXRpb2xvZ3kvbW9ydGFsaXR5PC9rZXl3b3JkPjxrZXl3b3JkPkNvcm9uYXJ5IERpc2Vh
c2UvZXRpb2xvZ3kvbW9ydGFsaXR5PC9rZXl3b3JkPjxrZXl3b3JkPkRpZXRhcnkgU3VwcGxlbWVu
dHMvYWR2ZXJzZSBlZmZlY3RzPC9rZXl3b3JkPjxrZXl3b3JkPkRydWcgVGhlcmFweSwgQ29tYmlu
YXRpb248L2tleXdvcmQ+PGtleXdvcmQ+RmVtYWxlPC9rZXl3b3JkPjxrZXl3b3JkPkh1bWFuczwv
a2V5d29yZD48a2V5d29yZD5NaWRkbGUgQWdlZDwva2V5d29yZD48a2V5d29yZD5NeW9jYXJkaWFs
IEluZmFyY3Rpb24vZXRpb2xvZ3kvbW9ydGFsaXR5PC9rZXl3b3JkPjxrZXl3b3JkPk15b2NhcmRp
YWwgUmV2YXNjdWxhcml6YXRpb248L2tleXdvcmQ+PGtleXdvcmQ+T3N0ZW9wb3Jvc2lzLCBQb3N0
bWVub3BhdXNhbC8gcHJldmVudGlvbiAmYW1wOyBjb250cm9sPC9rZXl3b3JkPjxrZXl3b3JkPlJh
bmRvbWl6ZWQgQ29udHJvbGxlZCBUcmlhbHMgYXMgVG9waWM8L2tleXdvcmQ+PGtleXdvcmQ+Umlz
ayBGYWN0b3JzPC9rZXl3b3JkPjxrZXl3b3JkPlN0cm9rZS9ldGlvbG9neS9tb3J0YWxpdHk8L2tl
eXdvcmQ+PGtleXdvcmQ+Vml0YW1pbiBELyBhZHZlcnNlIGVmZmVjdHM8L2tleXdvcmQ+PC9rZXl3
b3Jkcz48ZGF0ZXM+PHllYXI+MjAxMTwveWVhcj48L2RhdGVzPjxpc2JuPjE3NTYtMTgzMyAoRWxl
Y3Ryb25pYykmI3hEOzA5NTktNTM1WCAoTGlua2luZyk8L2lzYm4+PGFjY2Vzc2lvbi1udW0+MjE1
MDUyMTk8L2FjY2Vzc2lvbi1udW0+PHVybHM+PC91cmxzPjxjdXN0b20yPlBNQzMwNzk4MjI8L2N1
c3RvbTI+PGVsZWN0cm9uaWMtcmVzb3VyY2UtbnVtPjEwLjExMzYvYm1qLmQyMDQwPC9lbGVjdHJv
bmljLXJlc291cmNlLW51bT48cmVtb3RlLWRhdGFiYXNlLXByb3ZpZGVyPk5MTTwvcmVtb3RlLWRh
dGFiYXNlLXByb3ZpZGVyPjxsYW5ndWFnZT5lbmc8L2xhbmd1YWdlPjwvcmVjb3JkPjwvQ2l0ZT48
L0VuZE5vdGU+AG==
</w:fldData>
          </w:fldChar>
        </w:r>
        <w:r w:rsidR="00B3470A">
          <w:rPr>
            <w:rFonts w:ascii="Times New Roman" w:hAnsi="Times New Roman" w:cs="Times New Roman"/>
          </w:rPr>
          <w:instrText xml:space="preserve"> ADDIN EN.CITE.DATA </w:instrText>
        </w:r>
        <w:r w:rsidR="00B3470A">
          <w:rPr>
            <w:rFonts w:ascii="Times New Roman" w:hAnsi="Times New Roman" w:cs="Times New Roman"/>
          </w:rPr>
        </w:r>
        <w:r w:rsidR="00B3470A">
          <w:rPr>
            <w:rFonts w:ascii="Times New Roman" w:hAnsi="Times New Roman" w:cs="Times New Roman"/>
          </w:rPr>
          <w:fldChar w:fldCharType="end"/>
        </w:r>
        <w:r w:rsidR="00B3470A">
          <w:rPr>
            <w:rFonts w:ascii="Times New Roman" w:hAnsi="Times New Roman" w:cs="Times New Roman"/>
          </w:rPr>
        </w:r>
        <w:r w:rsidR="00B3470A">
          <w:rPr>
            <w:rFonts w:ascii="Times New Roman" w:hAnsi="Times New Roman" w:cs="Times New Roman"/>
          </w:rPr>
          <w:fldChar w:fldCharType="separate"/>
        </w:r>
        <w:r w:rsidR="00B3470A" w:rsidRPr="007D49F1">
          <w:rPr>
            <w:rFonts w:ascii="Times New Roman" w:hAnsi="Times New Roman" w:cs="Times New Roman"/>
            <w:noProof/>
            <w:vertAlign w:val="superscript"/>
          </w:rPr>
          <w:t>3-5</w:t>
        </w:r>
        <w:r w:rsidR="00B3470A">
          <w:rPr>
            <w:rFonts w:ascii="Times New Roman" w:hAnsi="Times New Roman" w:cs="Times New Roman"/>
          </w:rPr>
          <w:fldChar w:fldCharType="end"/>
        </w:r>
      </w:hyperlink>
      <w:r w:rsidR="00D55F4D" w:rsidRPr="005E4B46">
        <w:rPr>
          <w:rFonts w:ascii="Times New Roman" w:hAnsi="Times New Roman" w:cs="Times New Roman"/>
        </w:rPr>
        <w:t xml:space="preserve">.  </w:t>
      </w:r>
      <w:r w:rsidR="00231004">
        <w:rPr>
          <w:rFonts w:ascii="Times New Roman" w:hAnsi="Times New Roman" w:cs="Times New Roman"/>
        </w:rPr>
        <w:t>S</w:t>
      </w:r>
      <w:r w:rsidR="0034152C" w:rsidRPr="005E4B46">
        <w:rPr>
          <w:rFonts w:ascii="Times New Roman" w:hAnsi="Times New Roman" w:cs="Times New Roman"/>
        </w:rPr>
        <w:t xml:space="preserve">elected findings from these studies, based on secondary, usually self-reported outcomes, which were </w:t>
      </w:r>
      <w:r w:rsidR="006A5692">
        <w:rPr>
          <w:rFonts w:ascii="Times New Roman" w:hAnsi="Times New Roman" w:cs="Times New Roman"/>
        </w:rPr>
        <w:t>frequently</w:t>
      </w:r>
      <w:r w:rsidR="0034152C">
        <w:rPr>
          <w:rFonts w:ascii="Times New Roman" w:hAnsi="Times New Roman" w:cs="Times New Roman"/>
        </w:rPr>
        <w:t xml:space="preserve"> </w:t>
      </w:r>
      <w:r w:rsidR="0034152C" w:rsidRPr="005E4B46">
        <w:rPr>
          <w:rFonts w:ascii="Times New Roman" w:hAnsi="Times New Roman" w:cs="Times New Roman"/>
        </w:rPr>
        <w:t xml:space="preserve">not pre-specified in the original trial protocols, have been widely publicized and </w:t>
      </w:r>
      <w:r w:rsidR="0034152C">
        <w:rPr>
          <w:rFonts w:ascii="Times New Roman" w:hAnsi="Times New Roman" w:cs="Times New Roman"/>
        </w:rPr>
        <w:t>are highly likely to</w:t>
      </w:r>
      <w:r w:rsidR="002E320F">
        <w:rPr>
          <w:rFonts w:ascii="Times New Roman" w:hAnsi="Times New Roman" w:cs="Times New Roman"/>
        </w:rPr>
        <w:t xml:space="preserve"> have influenced health-</w:t>
      </w:r>
      <w:r w:rsidR="0034152C" w:rsidRPr="005E4B46">
        <w:rPr>
          <w:rFonts w:ascii="Times New Roman" w:hAnsi="Times New Roman" w:cs="Times New Roman"/>
        </w:rPr>
        <w:t>care</w:t>
      </w:r>
      <w:r w:rsidR="002E320F">
        <w:rPr>
          <w:rFonts w:ascii="Times New Roman" w:hAnsi="Times New Roman" w:cs="Times New Roman"/>
        </w:rPr>
        <w:t xml:space="preserve"> practitioners</w:t>
      </w:r>
      <w:r w:rsidR="0034152C" w:rsidRPr="005E4B46">
        <w:rPr>
          <w:rFonts w:ascii="Times New Roman" w:hAnsi="Times New Roman" w:cs="Times New Roman"/>
        </w:rPr>
        <w:t xml:space="preserve">. </w:t>
      </w:r>
      <w:r w:rsidR="0034152C">
        <w:rPr>
          <w:rFonts w:ascii="Times New Roman" w:hAnsi="Times New Roman" w:cs="Times New Roman"/>
        </w:rPr>
        <w:t>Conversely</w:t>
      </w:r>
      <w:r w:rsidR="002E320F">
        <w:rPr>
          <w:rFonts w:ascii="Times New Roman" w:hAnsi="Times New Roman" w:cs="Times New Roman"/>
        </w:rPr>
        <w:t>,</w:t>
      </w:r>
      <w:r w:rsidR="0034152C">
        <w:rPr>
          <w:rFonts w:ascii="Times New Roman" w:hAnsi="Times New Roman" w:cs="Times New Roman"/>
        </w:rPr>
        <w:t xml:space="preserve"> potential protective effects of similar magnitude and (usually similarly borderline) statistical significance, have been ignored.</w:t>
      </w:r>
    </w:p>
    <w:p w14:paraId="69D19DB8" w14:textId="77777777" w:rsidR="00F7588F" w:rsidRPr="005E4B46" w:rsidRDefault="00F7588F" w:rsidP="005E4B46">
      <w:pPr>
        <w:spacing w:line="360" w:lineRule="auto"/>
        <w:jc w:val="both"/>
        <w:rPr>
          <w:rFonts w:ascii="Times New Roman" w:hAnsi="Times New Roman" w:cs="Times New Roman"/>
        </w:rPr>
      </w:pPr>
    </w:p>
    <w:p w14:paraId="517097E5" w14:textId="4FE7776A" w:rsidR="00A13DCF" w:rsidRDefault="00B8715C" w:rsidP="005E4B46">
      <w:pPr>
        <w:spacing w:line="360" w:lineRule="auto"/>
        <w:jc w:val="both"/>
        <w:rPr>
          <w:rFonts w:ascii="Times New Roman" w:hAnsi="Times New Roman" w:cs="Times New Roman"/>
        </w:rPr>
      </w:pPr>
      <w:r w:rsidRPr="005E4B46">
        <w:rPr>
          <w:rFonts w:ascii="Times New Roman" w:hAnsi="Times New Roman" w:cs="Times New Roman"/>
        </w:rPr>
        <w:t xml:space="preserve">The solution to this issue is far from clear, particularly given competing pressures from funders and </w:t>
      </w:r>
      <w:r w:rsidR="007B14FE" w:rsidRPr="005E4B46">
        <w:rPr>
          <w:rFonts w:ascii="Times New Roman" w:hAnsi="Times New Roman" w:cs="Times New Roman"/>
        </w:rPr>
        <w:t>institutions</w:t>
      </w:r>
      <w:r w:rsidRPr="005E4B46">
        <w:rPr>
          <w:rFonts w:ascii="Times New Roman" w:hAnsi="Times New Roman" w:cs="Times New Roman"/>
        </w:rPr>
        <w:t xml:space="preserve"> to disseminate research findings</w:t>
      </w:r>
      <w:r w:rsidR="00606B05">
        <w:rPr>
          <w:rFonts w:ascii="Times New Roman" w:hAnsi="Times New Roman" w:cs="Times New Roman"/>
        </w:rPr>
        <w:t xml:space="preserve"> widely</w:t>
      </w:r>
      <w:r w:rsidRPr="005E4B46">
        <w:rPr>
          <w:rFonts w:ascii="Times New Roman" w:hAnsi="Times New Roman" w:cs="Times New Roman"/>
        </w:rPr>
        <w:t xml:space="preserve"> and </w:t>
      </w:r>
      <w:r w:rsidR="00637CC8">
        <w:rPr>
          <w:rFonts w:ascii="Times New Roman" w:hAnsi="Times New Roman" w:cs="Times New Roman"/>
        </w:rPr>
        <w:t xml:space="preserve">to </w:t>
      </w:r>
      <w:r w:rsidR="007B14FE" w:rsidRPr="005E4B46">
        <w:rPr>
          <w:rFonts w:ascii="Times New Roman" w:hAnsi="Times New Roman" w:cs="Times New Roman"/>
        </w:rPr>
        <w:t xml:space="preserve">engage with </w:t>
      </w:r>
      <w:r w:rsidR="002E320F">
        <w:rPr>
          <w:rFonts w:ascii="Times New Roman" w:hAnsi="Times New Roman" w:cs="Times New Roman"/>
        </w:rPr>
        <w:t>media and the public</w:t>
      </w:r>
      <w:r w:rsidR="007B14FE" w:rsidRPr="005E4B46">
        <w:rPr>
          <w:rFonts w:ascii="Times New Roman" w:hAnsi="Times New Roman" w:cs="Times New Roman"/>
        </w:rPr>
        <w:t>. We agree with the principl</w:t>
      </w:r>
      <w:r w:rsidR="00606B05">
        <w:rPr>
          <w:rFonts w:ascii="Times New Roman" w:hAnsi="Times New Roman" w:cs="Times New Roman"/>
        </w:rPr>
        <w:t>e</w:t>
      </w:r>
      <w:r w:rsidR="007B14FE" w:rsidRPr="005E4B46">
        <w:rPr>
          <w:rFonts w:ascii="Times New Roman" w:hAnsi="Times New Roman" w:cs="Times New Roman"/>
        </w:rPr>
        <w:t xml:space="preserve"> that the primary outcome</w:t>
      </w:r>
      <w:r w:rsidR="002E320F">
        <w:rPr>
          <w:rFonts w:ascii="Times New Roman" w:hAnsi="Times New Roman" w:cs="Times New Roman"/>
        </w:rPr>
        <w:t xml:space="preserve"> should be clearly stated in a</w:t>
      </w:r>
      <w:r w:rsidR="007B14FE" w:rsidRPr="005E4B46">
        <w:rPr>
          <w:rFonts w:ascii="Times New Roman" w:hAnsi="Times New Roman" w:cs="Times New Roman"/>
        </w:rPr>
        <w:t xml:space="preserve"> press release,</w:t>
      </w:r>
      <w:r w:rsidR="0034152C">
        <w:rPr>
          <w:rFonts w:ascii="Times New Roman" w:hAnsi="Times New Roman" w:cs="Times New Roman"/>
        </w:rPr>
        <w:t xml:space="preserve"> but wonder whether it is</w:t>
      </w:r>
      <w:r w:rsidR="007B14FE" w:rsidRPr="005E4B46">
        <w:rPr>
          <w:rFonts w:ascii="Times New Roman" w:hAnsi="Times New Roman" w:cs="Times New Roman"/>
        </w:rPr>
        <w:t xml:space="preserve"> necessary </w:t>
      </w:r>
      <w:r w:rsidR="0034152C">
        <w:rPr>
          <w:rFonts w:ascii="Times New Roman" w:hAnsi="Times New Roman" w:cs="Times New Roman"/>
        </w:rPr>
        <w:t>(or indeed practicable</w:t>
      </w:r>
      <w:r w:rsidR="007B14FE" w:rsidRPr="005E4B46">
        <w:rPr>
          <w:rFonts w:ascii="Times New Roman" w:hAnsi="Times New Roman" w:cs="Times New Roman"/>
        </w:rPr>
        <w:t xml:space="preserve">) to insist that this </w:t>
      </w:r>
      <w:r w:rsidR="00637CC8">
        <w:rPr>
          <w:rFonts w:ascii="Times New Roman" w:hAnsi="Times New Roman" w:cs="Times New Roman"/>
        </w:rPr>
        <w:t xml:space="preserve">is </w:t>
      </w:r>
      <w:r w:rsidR="007B14FE" w:rsidRPr="005E4B46">
        <w:rPr>
          <w:rFonts w:ascii="Times New Roman" w:hAnsi="Times New Roman" w:cs="Times New Roman"/>
        </w:rPr>
        <w:t>slavishly mentioned in all investigator quotes.</w:t>
      </w:r>
      <w:r w:rsidR="00637CC8">
        <w:rPr>
          <w:rFonts w:ascii="Times New Roman" w:hAnsi="Times New Roman" w:cs="Times New Roman"/>
        </w:rPr>
        <w:t xml:space="preserve"> </w:t>
      </w:r>
      <w:r w:rsidR="00E12834">
        <w:rPr>
          <w:rFonts w:ascii="Times New Roman" w:hAnsi="Times New Roman" w:cs="Times New Roman"/>
        </w:rPr>
        <w:t>Whil</w:t>
      </w:r>
      <w:r w:rsidR="0034152C">
        <w:rPr>
          <w:rFonts w:ascii="Times New Roman" w:hAnsi="Times New Roman" w:cs="Times New Roman"/>
        </w:rPr>
        <w:t>e</w:t>
      </w:r>
      <w:r w:rsidR="00E12834">
        <w:rPr>
          <w:rFonts w:ascii="Times New Roman" w:hAnsi="Times New Roman" w:cs="Times New Roman"/>
        </w:rPr>
        <w:t xml:space="preserve"> we whole-heartedly support </w:t>
      </w:r>
      <w:r w:rsidR="00221F9F">
        <w:rPr>
          <w:rFonts w:ascii="Times New Roman" w:hAnsi="Times New Roman" w:cs="Times New Roman"/>
        </w:rPr>
        <w:t>the accurate media</w:t>
      </w:r>
      <w:r w:rsidR="00E12834">
        <w:rPr>
          <w:rFonts w:ascii="Times New Roman" w:hAnsi="Times New Roman" w:cs="Times New Roman"/>
        </w:rPr>
        <w:t xml:space="preserve"> reporting</w:t>
      </w:r>
      <w:r w:rsidR="00606B05">
        <w:rPr>
          <w:rFonts w:ascii="Times New Roman" w:hAnsi="Times New Roman" w:cs="Times New Roman"/>
        </w:rPr>
        <w:t xml:space="preserve"> of research</w:t>
      </w:r>
      <w:r w:rsidR="00E12834">
        <w:rPr>
          <w:rFonts w:ascii="Times New Roman" w:hAnsi="Times New Roman" w:cs="Times New Roman"/>
        </w:rPr>
        <w:t xml:space="preserve">, we </w:t>
      </w:r>
      <w:r w:rsidR="00E12834">
        <w:rPr>
          <w:rFonts w:ascii="Times New Roman" w:hAnsi="Times New Roman" w:cs="Times New Roman"/>
        </w:rPr>
        <w:lastRenderedPageBreak/>
        <w:t xml:space="preserve">struggle with the implication that a statistically significant primary outcome is </w:t>
      </w:r>
      <w:r w:rsidR="007D49F1">
        <w:rPr>
          <w:rFonts w:ascii="Times New Roman" w:hAnsi="Times New Roman" w:cs="Times New Roman"/>
        </w:rPr>
        <w:t>“</w:t>
      </w:r>
      <w:r w:rsidR="00E12834">
        <w:rPr>
          <w:rFonts w:ascii="Times New Roman" w:hAnsi="Times New Roman" w:cs="Times New Roman"/>
        </w:rPr>
        <w:t>truth</w:t>
      </w:r>
      <w:r w:rsidR="007D49F1">
        <w:rPr>
          <w:rFonts w:ascii="Times New Roman" w:hAnsi="Times New Roman" w:cs="Times New Roman"/>
        </w:rPr>
        <w:t>”</w:t>
      </w:r>
      <w:r w:rsidR="00E12834">
        <w:rPr>
          <w:rFonts w:ascii="Times New Roman" w:hAnsi="Times New Roman" w:cs="Times New Roman"/>
        </w:rPr>
        <w:t xml:space="preserve"> and that a fascinating</w:t>
      </w:r>
      <w:r w:rsidR="002E320F">
        <w:rPr>
          <w:rFonts w:ascii="Times New Roman" w:hAnsi="Times New Roman" w:cs="Times New Roman"/>
        </w:rPr>
        <w:t>,</w:t>
      </w:r>
      <w:r w:rsidR="00E12834">
        <w:rPr>
          <w:rFonts w:ascii="Times New Roman" w:hAnsi="Times New Roman" w:cs="Times New Roman"/>
        </w:rPr>
        <w:t xml:space="preserve"> pre-specified, statistically significant and highly biologically plausible secondary finding should </w:t>
      </w:r>
      <w:r w:rsidR="00221F9F">
        <w:rPr>
          <w:rFonts w:ascii="Times New Roman" w:hAnsi="Times New Roman" w:cs="Times New Roman"/>
        </w:rPr>
        <w:t xml:space="preserve">effectively </w:t>
      </w:r>
      <w:r w:rsidR="00E12834">
        <w:rPr>
          <w:rFonts w:ascii="Times New Roman" w:hAnsi="Times New Roman" w:cs="Times New Roman"/>
        </w:rPr>
        <w:t xml:space="preserve">be </w:t>
      </w:r>
      <w:r w:rsidR="00221F9F">
        <w:rPr>
          <w:rFonts w:ascii="Times New Roman" w:hAnsi="Times New Roman" w:cs="Times New Roman"/>
        </w:rPr>
        <w:t>discounted</w:t>
      </w:r>
      <w:r w:rsidR="0034152C">
        <w:rPr>
          <w:rFonts w:ascii="Times New Roman" w:hAnsi="Times New Roman" w:cs="Times New Roman"/>
        </w:rPr>
        <w:t xml:space="preserve"> as </w:t>
      </w:r>
      <w:r w:rsidR="007D49F1">
        <w:rPr>
          <w:rFonts w:ascii="Times New Roman" w:hAnsi="Times New Roman" w:cs="Times New Roman"/>
        </w:rPr>
        <w:t>“</w:t>
      </w:r>
      <w:r w:rsidR="0034152C">
        <w:rPr>
          <w:rFonts w:ascii="Times New Roman" w:hAnsi="Times New Roman" w:cs="Times New Roman"/>
        </w:rPr>
        <w:t>falsehood</w:t>
      </w:r>
      <w:r w:rsidR="007D49F1">
        <w:rPr>
          <w:rFonts w:ascii="Times New Roman" w:hAnsi="Times New Roman" w:cs="Times New Roman"/>
        </w:rPr>
        <w:t>”</w:t>
      </w:r>
      <w:r w:rsidR="00E12834">
        <w:rPr>
          <w:rFonts w:ascii="Times New Roman" w:hAnsi="Times New Roman" w:cs="Times New Roman"/>
        </w:rPr>
        <w:t xml:space="preserve">. For those in the business of discovery science, such results often provide fruitful avenues for further research. </w:t>
      </w:r>
    </w:p>
    <w:p w14:paraId="767A95E1" w14:textId="77777777" w:rsidR="00D148E3" w:rsidRDefault="00D148E3" w:rsidP="005E4B46">
      <w:pPr>
        <w:spacing w:line="360" w:lineRule="auto"/>
        <w:jc w:val="both"/>
        <w:rPr>
          <w:rFonts w:ascii="Times New Roman" w:hAnsi="Times New Roman" w:cs="Times New Roman"/>
        </w:rPr>
      </w:pPr>
    </w:p>
    <w:p w14:paraId="7DDCFFBC" w14:textId="5224CAA8" w:rsidR="007D49F1" w:rsidRPr="007D49F1" w:rsidRDefault="007D49F1" w:rsidP="005E4B46">
      <w:pPr>
        <w:spacing w:line="360" w:lineRule="auto"/>
        <w:jc w:val="both"/>
        <w:rPr>
          <w:rFonts w:ascii="Times New Roman" w:hAnsi="Times New Roman" w:cs="Times New Roman"/>
          <w:b/>
        </w:rPr>
      </w:pPr>
      <w:r w:rsidRPr="007D49F1">
        <w:rPr>
          <w:rFonts w:ascii="Times New Roman" w:hAnsi="Times New Roman" w:cs="Times New Roman"/>
          <w:b/>
        </w:rPr>
        <w:t>Disclosures</w:t>
      </w:r>
    </w:p>
    <w:p w14:paraId="224BD486" w14:textId="77777777" w:rsidR="007D49F1" w:rsidRDefault="007D49F1" w:rsidP="005E4B46">
      <w:pPr>
        <w:spacing w:line="360" w:lineRule="auto"/>
        <w:jc w:val="both"/>
        <w:rPr>
          <w:rFonts w:ascii="Times New Roman" w:hAnsi="Times New Roman" w:cs="Times New Roman"/>
        </w:rPr>
      </w:pPr>
    </w:p>
    <w:p w14:paraId="7360384E" w14:textId="6B139CCA" w:rsidR="00D148E3" w:rsidRDefault="00CD3862" w:rsidP="005E4B46">
      <w:pPr>
        <w:spacing w:line="360" w:lineRule="auto"/>
        <w:jc w:val="both"/>
        <w:rPr>
          <w:rFonts w:ascii="Times New Roman" w:hAnsi="Times New Roman" w:cs="Times New Roman"/>
        </w:rPr>
      </w:pPr>
      <w:r>
        <w:rPr>
          <w:rFonts w:ascii="Times New Roman" w:hAnsi="Times New Roman" w:cs="Times New Roman"/>
        </w:rPr>
        <w:t xml:space="preserve">C. Cooper reports personal fees, consultancy, lecture fees and honoraria from ABBH, Amgen, Eli Lilly, GSK, Medtronic, Merck, Novartis, Pfizer, Roche, Servier and Takeda, outside the submitted work.  N. Harvey reports personal fees, consultancy, lecture fees and honoraria from </w:t>
      </w:r>
      <w:r w:rsidRPr="00091A88">
        <w:rPr>
          <w:rFonts w:ascii="Times New Roman" w:hAnsi="Times New Roman" w:cs="Times New Roman"/>
        </w:rPr>
        <w:t>Alliance for Better Bone Health, AMGEN, MSD, Eli Lilly, Servier, Shire, Consilient Healthcare and Internis Pharma</w:t>
      </w:r>
      <w:r>
        <w:rPr>
          <w:rFonts w:ascii="Times New Roman" w:hAnsi="Times New Roman" w:cs="Times New Roman"/>
        </w:rPr>
        <w:t xml:space="preserve">, outside the submitted work.  </w:t>
      </w:r>
    </w:p>
    <w:p w14:paraId="4D5CF176" w14:textId="77777777" w:rsidR="00D148E3" w:rsidRDefault="00D148E3" w:rsidP="005E4B46">
      <w:pPr>
        <w:spacing w:line="360" w:lineRule="auto"/>
        <w:jc w:val="both"/>
        <w:rPr>
          <w:rFonts w:ascii="Times New Roman" w:hAnsi="Times New Roman" w:cs="Times New Roman"/>
        </w:rPr>
      </w:pPr>
    </w:p>
    <w:p w14:paraId="01A80FB7" w14:textId="276F9CC6" w:rsidR="00D148E3" w:rsidRPr="00D148E3" w:rsidRDefault="00D148E3" w:rsidP="005E4B46">
      <w:pPr>
        <w:spacing w:line="360" w:lineRule="auto"/>
        <w:jc w:val="both"/>
        <w:rPr>
          <w:rFonts w:ascii="Times New Roman" w:hAnsi="Times New Roman" w:cs="Times New Roman"/>
          <w:b/>
        </w:rPr>
      </w:pPr>
      <w:r w:rsidRPr="00D148E3">
        <w:rPr>
          <w:rFonts w:ascii="Times New Roman" w:hAnsi="Times New Roman" w:cs="Times New Roman"/>
          <w:b/>
        </w:rPr>
        <w:t>References</w:t>
      </w:r>
    </w:p>
    <w:p w14:paraId="33FBA385" w14:textId="77777777" w:rsidR="00A13DCF" w:rsidRPr="005E4B46" w:rsidRDefault="00A13DCF" w:rsidP="005E4B46">
      <w:pPr>
        <w:spacing w:line="360" w:lineRule="auto"/>
        <w:jc w:val="both"/>
        <w:rPr>
          <w:rFonts w:ascii="Times New Roman" w:hAnsi="Times New Roman" w:cs="Times New Roman"/>
        </w:rPr>
      </w:pPr>
    </w:p>
    <w:p w14:paraId="1B97C45A" w14:textId="77777777" w:rsidR="00B3470A" w:rsidRDefault="00A13DCF" w:rsidP="00B3470A">
      <w:pPr>
        <w:spacing w:after="240" w:line="360" w:lineRule="auto"/>
        <w:jc w:val="both"/>
        <w:rPr>
          <w:rFonts w:ascii="Times New Roman" w:hAnsi="Times New Roman" w:cs="Times New Roman"/>
          <w:noProof/>
        </w:rPr>
      </w:pPr>
      <w:r w:rsidRPr="005E4B46">
        <w:rPr>
          <w:rFonts w:ascii="Times New Roman" w:hAnsi="Times New Roman" w:cs="Times New Roman"/>
        </w:rPr>
        <w:fldChar w:fldCharType="begin"/>
      </w:r>
      <w:r w:rsidRPr="005E4B46">
        <w:rPr>
          <w:rFonts w:ascii="Times New Roman" w:hAnsi="Times New Roman" w:cs="Times New Roman"/>
        </w:rPr>
        <w:instrText xml:space="preserve"> ADDIN EN.REFLIST </w:instrText>
      </w:r>
      <w:r w:rsidRPr="005E4B46">
        <w:rPr>
          <w:rFonts w:ascii="Times New Roman" w:hAnsi="Times New Roman" w:cs="Times New Roman"/>
        </w:rPr>
        <w:fldChar w:fldCharType="separate"/>
      </w:r>
      <w:bookmarkStart w:id="1" w:name="_ENREF_1"/>
      <w:r w:rsidR="00B3470A">
        <w:rPr>
          <w:rFonts w:ascii="Times New Roman" w:hAnsi="Times New Roman" w:cs="Times New Roman"/>
          <w:noProof/>
        </w:rPr>
        <w:t>1.</w:t>
      </w:r>
      <w:r w:rsidR="00B3470A">
        <w:rPr>
          <w:rFonts w:ascii="Times New Roman" w:hAnsi="Times New Roman" w:cs="Times New Roman"/>
          <w:noProof/>
        </w:rPr>
        <w:tab/>
        <w:t xml:space="preserve">Grey A, Bolland MJ. Dissemination of the results of the MAVIDOS trial. </w:t>
      </w:r>
      <w:r w:rsidR="00B3470A" w:rsidRPr="00B3470A">
        <w:rPr>
          <w:rFonts w:ascii="Times New Roman" w:hAnsi="Times New Roman" w:cs="Times New Roman"/>
          <w:i/>
          <w:noProof/>
        </w:rPr>
        <w:t>The lancet Diabetes &amp; endocrinology</w:t>
      </w:r>
      <w:r w:rsidR="00B3470A">
        <w:rPr>
          <w:rFonts w:ascii="Times New Roman" w:hAnsi="Times New Roman" w:cs="Times New Roman"/>
          <w:noProof/>
        </w:rPr>
        <w:t xml:space="preserve"> 2016.</w:t>
      </w:r>
      <w:bookmarkEnd w:id="1"/>
    </w:p>
    <w:p w14:paraId="4F3332E8" w14:textId="77777777" w:rsidR="00B3470A" w:rsidRDefault="00B3470A" w:rsidP="00B3470A">
      <w:pPr>
        <w:spacing w:after="240" w:line="360" w:lineRule="auto"/>
        <w:jc w:val="both"/>
        <w:rPr>
          <w:rFonts w:ascii="Times New Roman" w:hAnsi="Times New Roman" w:cs="Times New Roman"/>
          <w:noProof/>
        </w:rPr>
      </w:pPr>
      <w:bookmarkStart w:id="2" w:name="_ENREF_2"/>
      <w:r>
        <w:rPr>
          <w:rFonts w:ascii="Times New Roman" w:hAnsi="Times New Roman" w:cs="Times New Roman"/>
          <w:noProof/>
        </w:rPr>
        <w:t>2.</w:t>
      </w:r>
      <w:r>
        <w:rPr>
          <w:rFonts w:ascii="Times New Roman" w:hAnsi="Times New Roman" w:cs="Times New Roman"/>
          <w:noProof/>
        </w:rPr>
        <w:tab/>
        <w:t xml:space="preserve">Cooper C, Harvey NC, Bishop NJ, et al. Maternal gestational vitamin D supplementation and offspring bone health (MAVIDOS): a multicentre, double-blind, randomised placebo-controlled trial. </w:t>
      </w:r>
      <w:r w:rsidRPr="00B3470A">
        <w:rPr>
          <w:rFonts w:ascii="Times New Roman" w:hAnsi="Times New Roman" w:cs="Times New Roman"/>
          <w:i/>
          <w:noProof/>
        </w:rPr>
        <w:t>The lancet Diabetes &amp; endocrinology</w:t>
      </w:r>
      <w:r>
        <w:rPr>
          <w:rFonts w:ascii="Times New Roman" w:hAnsi="Times New Roman" w:cs="Times New Roman"/>
          <w:noProof/>
        </w:rPr>
        <w:t xml:space="preserve"> 2016.</w:t>
      </w:r>
      <w:bookmarkEnd w:id="2"/>
    </w:p>
    <w:p w14:paraId="702504BC" w14:textId="77777777" w:rsidR="00B3470A" w:rsidRDefault="00B3470A" w:rsidP="00B3470A">
      <w:pPr>
        <w:spacing w:after="240" w:line="360" w:lineRule="auto"/>
        <w:jc w:val="both"/>
        <w:rPr>
          <w:rFonts w:ascii="Times New Roman" w:hAnsi="Times New Roman" w:cs="Times New Roman"/>
          <w:noProof/>
        </w:rPr>
      </w:pPr>
      <w:bookmarkStart w:id="3" w:name="_ENREF_3"/>
      <w:r>
        <w:rPr>
          <w:rFonts w:ascii="Times New Roman" w:hAnsi="Times New Roman" w:cs="Times New Roman"/>
          <w:noProof/>
        </w:rPr>
        <w:t>3.</w:t>
      </w:r>
      <w:r>
        <w:rPr>
          <w:rFonts w:ascii="Times New Roman" w:hAnsi="Times New Roman" w:cs="Times New Roman"/>
          <w:noProof/>
        </w:rPr>
        <w:tab/>
        <w:t xml:space="preserve">Bolland MJ, Barber PA, Doughty RN, et al. Vascular events in healthy older women receiving calcium supplementation: randomised controlled trial. </w:t>
      </w:r>
      <w:r w:rsidRPr="00B3470A">
        <w:rPr>
          <w:rFonts w:ascii="Times New Roman" w:hAnsi="Times New Roman" w:cs="Times New Roman"/>
          <w:i/>
          <w:noProof/>
        </w:rPr>
        <w:t>BMJ</w:t>
      </w:r>
      <w:r>
        <w:rPr>
          <w:rFonts w:ascii="Times New Roman" w:hAnsi="Times New Roman" w:cs="Times New Roman"/>
          <w:noProof/>
        </w:rPr>
        <w:t xml:space="preserve"> 2008; </w:t>
      </w:r>
      <w:r w:rsidRPr="00B3470A">
        <w:rPr>
          <w:rFonts w:ascii="Times New Roman" w:hAnsi="Times New Roman" w:cs="Times New Roman"/>
          <w:b/>
          <w:noProof/>
        </w:rPr>
        <w:t>336</w:t>
      </w:r>
      <w:r>
        <w:rPr>
          <w:rFonts w:ascii="Times New Roman" w:hAnsi="Times New Roman" w:cs="Times New Roman"/>
          <w:noProof/>
        </w:rPr>
        <w:t>(7638): 262-6.</w:t>
      </w:r>
      <w:bookmarkEnd w:id="3"/>
    </w:p>
    <w:p w14:paraId="70BB562D" w14:textId="77777777" w:rsidR="00B3470A" w:rsidRDefault="00B3470A" w:rsidP="00B3470A">
      <w:pPr>
        <w:spacing w:after="240" w:line="360" w:lineRule="auto"/>
        <w:jc w:val="both"/>
        <w:rPr>
          <w:rFonts w:ascii="Times New Roman" w:hAnsi="Times New Roman" w:cs="Times New Roman"/>
          <w:noProof/>
        </w:rPr>
      </w:pPr>
      <w:bookmarkStart w:id="4" w:name="_ENREF_4"/>
      <w:r>
        <w:rPr>
          <w:rFonts w:ascii="Times New Roman" w:hAnsi="Times New Roman" w:cs="Times New Roman"/>
          <w:noProof/>
        </w:rPr>
        <w:t>4.</w:t>
      </w:r>
      <w:r>
        <w:rPr>
          <w:rFonts w:ascii="Times New Roman" w:hAnsi="Times New Roman" w:cs="Times New Roman"/>
          <w:noProof/>
        </w:rPr>
        <w:tab/>
        <w:t xml:space="preserve">Bolland MJ, Avenell A, Baron JA, et al. Effect of calcium supplements on risk of myocardial infarction and cardiovascular events: meta-analysis. </w:t>
      </w:r>
      <w:r w:rsidRPr="00B3470A">
        <w:rPr>
          <w:rFonts w:ascii="Times New Roman" w:hAnsi="Times New Roman" w:cs="Times New Roman"/>
          <w:i/>
          <w:noProof/>
        </w:rPr>
        <w:t>BMJ</w:t>
      </w:r>
      <w:r>
        <w:rPr>
          <w:rFonts w:ascii="Times New Roman" w:hAnsi="Times New Roman" w:cs="Times New Roman"/>
          <w:noProof/>
        </w:rPr>
        <w:t xml:space="preserve"> 2010; </w:t>
      </w:r>
      <w:r w:rsidRPr="00B3470A">
        <w:rPr>
          <w:rFonts w:ascii="Times New Roman" w:hAnsi="Times New Roman" w:cs="Times New Roman"/>
          <w:b/>
          <w:noProof/>
        </w:rPr>
        <w:t>341</w:t>
      </w:r>
      <w:r>
        <w:rPr>
          <w:rFonts w:ascii="Times New Roman" w:hAnsi="Times New Roman" w:cs="Times New Roman"/>
          <w:noProof/>
        </w:rPr>
        <w:t>: c3691.</w:t>
      </w:r>
      <w:bookmarkEnd w:id="4"/>
    </w:p>
    <w:p w14:paraId="576176D2" w14:textId="7E784723" w:rsidR="00B8715C" w:rsidRPr="005E4B46" w:rsidRDefault="00B3470A" w:rsidP="005E4B46">
      <w:pPr>
        <w:spacing w:line="360" w:lineRule="auto"/>
        <w:jc w:val="both"/>
        <w:rPr>
          <w:rFonts w:ascii="Times New Roman" w:hAnsi="Times New Roman" w:cs="Times New Roman"/>
        </w:rPr>
      </w:pPr>
      <w:bookmarkStart w:id="5" w:name="_ENREF_5"/>
      <w:r>
        <w:rPr>
          <w:rFonts w:ascii="Times New Roman" w:hAnsi="Times New Roman" w:cs="Times New Roman"/>
          <w:noProof/>
        </w:rPr>
        <w:t>5.</w:t>
      </w:r>
      <w:r>
        <w:rPr>
          <w:rFonts w:ascii="Times New Roman" w:hAnsi="Times New Roman" w:cs="Times New Roman"/>
          <w:noProof/>
        </w:rPr>
        <w:tab/>
        <w:t xml:space="preserve">Bolland MJ, Grey A, Avenell A, Gamble GD, Reid IR. Calcium supplements with or without vitamin D and risk of cardiovascular events: reanalysis of the </w:t>
      </w:r>
      <w:r>
        <w:rPr>
          <w:rFonts w:ascii="Times New Roman" w:hAnsi="Times New Roman" w:cs="Times New Roman"/>
          <w:noProof/>
        </w:rPr>
        <w:lastRenderedPageBreak/>
        <w:t xml:space="preserve">Women's Health Initiative limited access dataset and meta-analysis. </w:t>
      </w:r>
      <w:r w:rsidRPr="00B3470A">
        <w:rPr>
          <w:rFonts w:ascii="Times New Roman" w:hAnsi="Times New Roman" w:cs="Times New Roman"/>
          <w:i/>
          <w:noProof/>
        </w:rPr>
        <w:t>BMJ</w:t>
      </w:r>
      <w:r>
        <w:rPr>
          <w:rFonts w:ascii="Times New Roman" w:hAnsi="Times New Roman" w:cs="Times New Roman"/>
          <w:noProof/>
        </w:rPr>
        <w:t xml:space="preserve"> 2011; </w:t>
      </w:r>
      <w:r w:rsidRPr="00B3470A">
        <w:rPr>
          <w:rFonts w:ascii="Times New Roman" w:hAnsi="Times New Roman" w:cs="Times New Roman"/>
          <w:b/>
          <w:noProof/>
        </w:rPr>
        <w:t>342</w:t>
      </w:r>
      <w:r>
        <w:rPr>
          <w:rFonts w:ascii="Times New Roman" w:hAnsi="Times New Roman" w:cs="Times New Roman"/>
          <w:noProof/>
        </w:rPr>
        <w:t>: d2040.</w:t>
      </w:r>
      <w:bookmarkEnd w:id="5"/>
      <w:r w:rsidR="00A13DCF" w:rsidRPr="005E4B46">
        <w:rPr>
          <w:rFonts w:ascii="Times New Roman" w:hAnsi="Times New Roman" w:cs="Times New Roman"/>
        </w:rPr>
        <w:fldChar w:fldCharType="end"/>
      </w:r>
    </w:p>
    <w:sectPr w:rsidR="00B8715C" w:rsidRPr="005E4B46" w:rsidSect="00630A83">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8C18459-D931-47D6-8458-13A26BF33F4F}"/>
    <w:docVar w:name="dgnword-eventsink" w:val="7206968"/>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7039&lt;/item&gt;&lt;item&gt;7045&lt;/item&gt;&lt;item&gt;7063&lt;/item&gt;&lt;item&gt;7096&lt;/item&gt;&lt;item&gt;7128&lt;/item&gt;&lt;/record-ids&gt;&lt;/item&gt;&lt;/Libraries&gt;"/>
  </w:docVars>
  <w:rsids>
    <w:rsidRoot w:val="00B27EB9"/>
    <w:rsid w:val="00023D5A"/>
    <w:rsid w:val="00112C45"/>
    <w:rsid w:val="001651B0"/>
    <w:rsid w:val="0016693D"/>
    <w:rsid w:val="00221F9F"/>
    <w:rsid w:val="00231004"/>
    <w:rsid w:val="00274594"/>
    <w:rsid w:val="002C3882"/>
    <w:rsid w:val="002E320F"/>
    <w:rsid w:val="0034152C"/>
    <w:rsid w:val="003D10C4"/>
    <w:rsid w:val="0042327D"/>
    <w:rsid w:val="004B1AF9"/>
    <w:rsid w:val="004D0C5D"/>
    <w:rsid w:val="00596363"/>
    <w:rsid w:val="005E4B46"/>
    <w:rsid w:val="005F369D"/>
    <w:rsid w:val="00606B05"/>
    <w:rsid w:val="00630A83"/>
    <w:rsid w:val="00637CC8"/>
    <w:rsid w:val="00656AEE"/>
    <w:rsid w:val="0066460E"/>
    <w:rsid w:val="006A5471"/>
    <w:rsid w:val="006A5692"/>
    <w:rsid w:val="00725EB0"/>
    <w:rsid w:val="007B14FE"/>
    <w:rsid w:val="007D49F1"/>
    <w:rsid w:val="00885451"/>
    <w:rsid w:val="00916D5C"/>
    <w:rsid w:val="00983506"/>
    <w:rsid w:val="009F3D43"/>
    <w:rsid w:val="00A13DCF"/>
    <w:rsid w:val="00AC4D2D"/>
    <w:rsid w:val="00AF2CE5"/>
    <w:rsid w:val="00B27EB9"/>
    <w:rsid w:val="00B3470A"/>
    <w:rsid w:val="00B8715C"/>
    <w:rsid w:val="00C37918"/>
    <w:rsid w:val="00CC5476"/>
    <w:rsid w:val="00CD3862"/>
    <w:rsid w:val="00D148E3"/>
    <w:rsid w:val="00D55D20"/>
    <w:rsid w:val="00D55F4D"/>
    <w:rsid w:val="00DF0B33"/>
    <w:rsid w:val="00E12834"/>
    <w:rsid w:val="00E66153"/>
    <w:rsid w:val="00EA7658"/>
    <w:rsid w:val="00F7588F"/>
    <w:rsid w:val="00FC7386"/>
    <w:rsid w:val="00FE19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BDCF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3DC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3DC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944</Words>
  <Characters>5384</Characters>
  <Application>Microsoft Office Word</Application>
  <DocSecurity>4</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Harvey</dc:creator>
  <cp:lastModifiedBy>Karen Drake</cp:lastModifiedBy>
  <cp:revision>2</cp:revision>
  <cp:lastPrinted>2016-04-18T09:27:00Z</cp:lastPrinted>
  <dcterms:created xsi:type="dcterms:W3CDTF">2016-05-23T12:15:00Z</dcterms:created>
  <dcterms:modified xsi:type="dcterms:W3CDTF">2016-05-23T12:15:00Z</dcterms:modified>
</cp:coreProperties>
</file>